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8E2890" w14:textId="571518E9" w:rsidR="00F01186" w:rsidRPr="00F15689" w:rsidRDefault="00C95112" w:rsidP="00F01186">
      <w:pPr>
        <w:rPr>
          <w:b/>
          <w:sz w:val="28"/>
        </w:rPr>
      </w:pPr>
      <w:bookmarkStart w:id="0" w:name="_Hlk91756305"/>
      <w:r>
        <w:rPr>
          <w:b/>
          <w:sz w:val="28"/>
        </w:rPr>
        <w:t>Table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35"/>
        <w:gridCol w:w="747"/>
        <w:gridCol w:w="563"/>
        <w:gridCol w:w="1306"/>
        <w:gridCol w:w="1033"/>
        <w:gridCol w:w="708"/>
        <w:gridCol w:w="1259"/>
        <w:gridCol w:w="1984"/>
        <w:gridCol w:w="1035"/>
      </w:tblGrid>
      <w:tr w:rsidR="00F01186" w14:paraId="01F3FDF2" w14:textId="77777777" w:rsidTr="008B6A68">
        <w:tc>
          <w:tcPr>
            <w:tcW w:w="3235" w:type="dxa"/>
          </w:tcPr>
          <w:p w14:paraId="47B6FCF8" w14:textId="77777777" w:rsidR="00F01186" w:rsidRDefault="00F01186" w:rsidP="000F7A2D">
            <w:pPr>
              <w:jc w:val="center"/>
            </w:pPr>
            <w:bookmarkStart w:id="1" w:name="_Hlk529257203"/>
            <w:r>
              <w:t>Reference</w:t>
            </w:r>
          </w:p>
        </w:tc>
        <w:tc>
          <w:tcPr>
            <w:tcW w:w="747" w:type="dxa"/>
          </w:tcPr>
          <w:p w14:paraId="52139C38" w14:textId="77777777" w:rsidR="00F01186" w:rsidRDefault="00F01186" w:rsidP="000F7A2D">
            <w:pPr>
              <w:jc w:val="center"/>
            </w:pPr>
            <w:r>
              <w:t>Phase</w:t>
            </w:r>
          </w:p>
        </w:tc>
        <w:tc>
          <w:tcPr>
            <w:tcW w:w="0" w:type="auto"/>
          </w:tcPr>
          <w:p w14:paraId="555D0049" w14:textId="77777777" w:rsidR="00F01186" w:rsidRDefault="00F01186" w:rsidP="000F7A2D">
            <w:pPr>
              <w:jc w:val="center"/>
            </w:pPr>
            <w:r>
              <w:t>Pt #</w:t>
            </w:r>
          </w:p>
        </w:tc>
        <w:tc>
          <w:tcPr>
            <w:tcW w:w="0" w:type="auto"/>
          </w:tcPr>
          <w:p w14:paraId="6BE0D898" w14:textId="77777777" w:rsidR="00F01186" w:rsidRDefault="00F01186" w:rsidP="000F7A2D">
            <w:pPr>
              <w:jc w:val="center"/>
            </w:pPr>
            <w:r>
              <w:t>Median</w:t>
            </w:r>
          </w:p>
          <w:p w14:paraId="2BE22486" w14:textId="77777777" w:rsidR="00F01186" w:rsidRDefault="00F01186" w:rsidP="000F7A2D">
            <w:pPr>
              <w:jc w:val="center"/>
            </w:pPr>
            <w:r>
              <w:t>Age, (range)</w:t>
            </w:r>
          </w:p>
        </w:tc>
        <w:tc>
          <w:tcPr>
            <w:tcW w:w="0" w:type="auto"/>
          </w:tcPr>
          <w:p w14:paraId="1D9FF256" w14:textId="77777777" w:rsidR="00F01186" w:rsidRDefault="00F01186" w:rsidP="000F7A2D">
            <w:pPr>
              <w:jc w:val="center"/>
            </w:pPr>
            <w:r>
              <w:t>CR/PR</w:t>
            </w:r>
          </w:p>
        </w:tc>
        <w:tc>
          <w:tcPr>
            <w:tcW w:w="0" w:type="auto"/>
          </w:tcPr>
          <w:p w14:paraId="1C2095ED" w14:textId="77777777" w:rsidR="00F01186" w:rsidRDefault="00F01186" w:rsidP="000F7A2D">
            <w:pPr>
              <w:jc w:val="center"/>
            </w:pPr>
            <w:r>
              <w:t>RR</w:t>
            </w:r>
          </w:p>
        </w:tc>
        <w:tc>
          <w:tcPr>
            <w:tcW w:w="0" w:type="auto"/>
          </w:tcPr>
          <w:p w14:paraId="29245FEB" w14:textId="77777777" w:rsidR="00F01186" w:rsidRDefault="00F01186" w:rsidP="000F7A2D">
            <w:pPr>
              <w:jc w:val="center"/>
            </w:pPr>
            <w:r>
              <w:t>TMZ</w:t>
            </w:r>
          </w:p>
          <w:p w14:paraId="73808466" w14:textId="77777777" w:rsidR="00F01186" w:rsidRDefault="00F01186" w:rsidP="000F7A2D">
            <w:pPr>
              <w:jc w:val="center"/>
            </w:pPr>
            <w:r>
              <w:t>(mg/m2)</w:t>
            </w:r>
          </w:p>
        </w:tc>
        <w:tc>
          <w:tcPr>
            <w:tcW w:w="0" w:type="auto"/>
          </w:tcPr>
          <w:p w14:paraId="24642894" w14:textId="77777777" w:rsidR="00F01186" w:rsidRDefault="00F01186" w:rsidP="000F7A2D">
            <w:pPr>
              <w:jc w:val="center"/>
            </w:pPr>
            <w:r>
              <w:t>Irinotecan</w:t>
            </w:r>
          </w:p>
          <w:p w14:paraId="3175826B" w14:textId="77777777" w:rsidR="00F01186" w:rsidRDefault="00F01186" w:rsidP="000F7A2D">
            <w:pPr>
              <w:jc w:val="center"/>
            </w:pPr>
            <w:r>
              <w:t>(mg/m</w:t>
            </w:r>
            <w:proofErr w:type="gramStart"/>
            <w:r>
              <w:t>2)</w:t>
            </w:r>
            <w:proofErr w:type="spellStart"/>
            <w:r>
              <w:t>xdxw</w:t>
            </w:r>
            <w:proofErr w:type="spellEnd"/>
            <w:proofErr w:type="gramEnd"/>
          </w:p>
        </w:tc>
        <w:tc>
          <w:tcPr>
            <w:tcW w:w="0" w:type="auto"/>
          </w:tcPr>
          <w:p w14:paraId="041915BF" w14:textId="77777777" w:rsidR="00F01186" w:rsidRDefault="00F01186" w:rsidP="000F7A2D">
            <w:pPr>
              <w:jc w:val="center"/>
            </w:pPr>
            <w:r>
              <w:t>Other</w:t>
            </w:r>
          </w:p>
          <w:p w14:paraId="5163EFD1" w14:textId="77777777" w:rsidR="00F01186" w:rsidRDefault="00F01186" w:rsidP="000F7A2D">
            <w:pPr>
              <w:jc w:val="center"/>
            </w:pPr>
            <w:r>
              <w:t>agents</w:t>
            </w:r>
          </w:p>
        </w:tc>
      </w:tr>
      <w:tr w:rsidR="00F01186" w14:paraId="52D36FA4" w14:textId="77777777" w:rsidTr="008B6A68">
        <w:tc>
          <w:tcPr>
            <w:tcW w:w="3235" w:type="dxa"/>
          </w:tcPr>
          <w:p w14:paraId="0861D84D" w14:textId="40F1822B" w:rsidR="00F01186" w:rsidRDefault="00F01186" w:rsidP="000F7A2D">
            <w:pPr>
              <w:jc w:val="both"/>
            </w:pPr>
            <w:r>
              <w:t>Wagner (PBC,2007)</w:t>
            </w:r>
            <w:r w:rsidR="00C95112">
              <w:fldChar w:fldCharType="begin">
                <w:fldData xml:space="preserve">PEVuZE5vdGU+PENpdGU+PEF1dGhvcj5XYWduZXI8L0F1dGhvcj48WWVhcj4yMDA3PC9ZZWFyPjxS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=
</w:fldData>
              </w:fldChar>
            </w:r>
            <w:r w:rsidR="00A93CEC">
              <w:instrText xml:space="preserve"> ADDIN EN.CITE </w:instrText>
            </w:r>
            <w:r w:rsidR="00A93CEC">
              <w:fldChar w:fldCharType="begin">
                <w:fldData xml:space="preserve">PEVuZE5vdGU+PENpdGU+PEF1dGhvcj5XYWduZXI8L0F1dGhvcj48WWVhcj4yMDA3PC9ZZWFyPjxS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=
</w:fldData>
              </w:fldChar>
            </w:r>
            <w:r w:rsidR="00A93CEC">
              <w:instrText xml:space="preserve"> ADDIN EN.CITE.DATA </w:instrText>
            </w:r>
            <w:r w:rsidR="00A93CEC">
              <w:fldChar w:fldCharType="end"/>
            </w:r>
            <w:r w:rsidR="00C95112">
              <w:fldChar w:fldCharType="separate"/>
            </w:r>
            <w:r w:rsidR="00A93CEC">
              <w:rPr>
                <w:noProof/>
              </w:rPr>
              <w:t>[1]</w:t>
            </w:r>
            <w:r w:rsidR="00C95112">
              <w:fldChar w:fldCharType="end"/>
            </w:r>
          </w:p>
        </w:tc>
        <w:tc>
          <w:tcPr>
            <w:tcW w:w="747" w:type="dxa"/>
          </w:tcPr>
          <w:p w14:paraId="2CB3BBF9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063EFA32" w14:textId="77777777" w:rsidR="00F01186" w:rsidRDefault="00F01186" w:rsidP="000F7A2D">
            <w:pPr>
              <w:jc w:val="center"/>
            </w:pPr>
            <w:r>
              <w:t>16</w:t>
            </w:r>
          </w:p>
        </w:tc>
        <w:tc>
          <w:tcPr>
            <w:tcW w:w="0" w:type="auto"/>
          </w:tcPr>
          <w:p w14:paraId="391103FA" w14:textId="77777777" w:rsidR="00F01186" w:rsidRDefault="00F01186" w:rsidP="000F7A2D">
            <w:pPr>
              <w:jc w:val="center"/>
            </w:pPr>
            <w:r>
              <w:t>18 (7-33)</w:t>
            </w:r>
          </w:p>
        </w:tc>
        <w:tc>
          <w:tcPr>
            <w:tcW w:w="0" w:type="auto"/>
          </w:tcPr>
          <w:p w14:paraId="5CD26BAB" w14:textId="77777777" w:rsidR="00F01186" w:rsidRDefault="00F01186" w:rsidP="000F7A2D">
            <w:pPr>
              <w:jc w:val="center"/>
            </w:pPr>
            <w:r>
              <w:t>1/3</w:t>
            </w:r>
          </w:p>
        </w:tc>
        <w:tc>
          <w:tcPr>
            <w:tcW w:w="0" w:type="auto"/>
          </w:tcPr>
          <w:p w14:paraId="0F795930" w14:textId="7069E67C" w:rsidR="00F01186" w:rsidRDefault="00F01186" w:rsidP="000F7A2D">
            <w:pPr>
              <w:jc w:val="center"/>
            </w:pPr>
            <w:r>
              <w:t>2</w:t>
            </w:r>
            <w:r w:rsidR="006F7D88">
              <w:t>5</w:t>
            </w:r>
            <w:r>
              <w:t>%</w:t>
            </w:r>
          </w:p>
        </w:tc>
        <w:tc>
          <w:tcPr>
            <w:tcW w:w="0" w:type="auto"/>
          </w:tcPr>
          <w:p w14:paraId="3D5F46A7" w14:textId="77777777" w:rsidR="00F01186" w:rsidRDefault="00F01186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0B2641B3" w14:textId="77777777" w:rsidR="00F01186" w:rsidRDefault="00F01186" w:rsidP="000F7A2D">
            <w:pPr>
              <w:jc w:val="center"/>
            </w:pPr>
            <w:r>
              <w:t>IV 10-20 x 5 x 2</w:t>
            </w:r>
          </w:p>
        </w:tc>
        <w:tc>
          <w:tcPr>
            <w:tcW w:w="0" w:type="auto"/>
          </w:tcPr>
          <w:p w14:paraId="55B31903" w14:textId="77777777" w:rsidR="00F01186" w:rsidRDefault="00F01186" w:rsidP="000F7A2D">
            <w:pPr>
              <w:jc w:val="center"/>
            </w:pPr>
            <w:r>
              <w:t>None</w:t>
            </w:r>
          </w:p>
        </w:tc>
      </w:tr>
      <w:tr w:rsidR="00F01186" w14:paraId="4364BFBB" w14:textId="77777777" w:rsidTr="008B6A68">
        <w:tc>
          <w:tcPr>
            <w:tcW w:w="3235" w:type="dxa"/>
          </w:tcPr>
          <w:p w14:paraId="146EC178" w14:textId="58765C22" w:rsidR="00F01186" w:rsidRDefault="00F01186" w:rsidP="000F7A2D">
            <w:pPr>
              <w:jc w:val="both"/>
            </w:pPr>
            <w:r>
              <w:t>Casey (PBC 2009)</w:t>
            </w:r>
            <w:r w:rsidR="00C737D7">
              <w:fldChar w:fldCharType="begin">
                <w:fldData xml:space="preserve">PEVuZE5vdGU+PENpdGU+PEF1dGhvcj5DYXNleTwvQXV0aG9yPjxZZWFyPjIwMDk8L1llYXI+PFJl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=
</w:fldData>
              </w:fldChar>
            </w:r>
            <w:r w:rsidR="00A93CEC">
              <w:instrText xml:space="preserve"> ADDIN EN.CITE </w:instrText>
            </w:r>
            <w:r w:rsidR="00A93CEC">
              <w:fldChar w:fldCharType="begin">
                <w:fldData xml:space="preserve">PEVuZE5vdGU+PENpdGU+PEF1dGhvcj5DYXNleTwvQXV0aG9yPjxZZWFyPjIwMDk8L1llYXI+PFJl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=
</w:fldData>
              </w:fldChar>
            </w:r>
            <w:r w:rsidR="00A93CEC">
              <w:instrText xml:space="preserve"> ADDIN EN.CITE.DATA </w:instrText>
            </w:r>
            <w:r w:rsidR="00A93CEC">
              <w:fldChar w:fldCharType="end"/>
            </w:r>
            <w:r w:rsidR="00C737D7">
              <w:fldChar w:fldCharType="separate"/>
            </w:r>
            <w:r w:rsidR="00A93CEC">
              <w:rPr>
                <w:noProof/>
              </w:rPr>
              <w:t>[2]</w:t>
            </w:r>
            <w:r w:rsidR="00C737D7">
              <w:fldChar w:fldCharType="end"/>
            </w:r>
            <w:r w:rsidR="00C737D7">
              <w:t xml:space="preserve"> </w:t>
            </w:r>
          </w:p>
        </w:tc>
        <w:tc>
          <w:tcPr>
            <w:tcW w:w="747" w:type="dxa"/>
          </w:tcPr>
          <w:p w14:paraId="7800D8BB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53876A5B" w14:textId="77777777" w:rsidR="00F01186" w:rsidRDefault="00F01186" w:rsidP="000F7A2D">
            <w:pPr>
              <w:jc w:val="center"/>
            </w:pPr>
            <w:r>
              <w:t>19</w:t>
            </w:r>
          </w:p>
        </w:tc>
        <w:tc>
          <w:tcPr>
            <w:tcW w:w="0" w:type="auto"/>
          </w:tcPr>
          <w:p w14:paraId="0D07F89B" w14:textId="77777777" w:rsidR="00F01186" w:rsidRDefault="00F01186" w:rsidP="000F7A2D">
            <w:pPr>
              <w:jc w:val="center"/>
            </w:pPr>
            <w:r>
              <w:t>19.5 (2-40)</w:t>
            </w:r>
          </w:p>
        </w:tc>
        <w:tc>
          <w:tcPr>
            <w:tcW w:w="0" w:type="auto"/>
          </w:tcPr>
          <w:p w14:paraId="05D91A18" w14:textId="77777777" w:rsidR="00F01186" w:rsidRDefault="00F01186" w:rsidP="000F7A2D">
            <w:pPr>
              <w:jc w:val="center"/>
            </w:pPr>
            <w:r>
              <w:t>5/7</w:t>
            </w:r>
          </w:p>
        </w:tc>
        <w:tc>
          <w:tcPr>
            <w:tcW w:w="0" w:type="auto"/>
          </w:tcPr>
          <w:p w14:paraId="74CABEA4" w14:textId="77777777" w:rsidR="00F01186" w:rsidRDefault="00F01186" w:rsidP="000F7A2D">
            <w:pPr>
              <w:jc w:val="center"/>
            </w:pPr>
            <w:r>
              <w:t>63%</w:t>
            </w:r>
          </w:p>
        </w:tc>
        <w:tc>
          <w:tcPr>
            <w:tcW w:w="0" w:type="auto"/>
          </w:tcPr>
          <w:p w14:paraId="21009510" w14:textId="77777777" w:rsidR="00F01186" w:rsidRDefault="00F01186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2E63477A" w14:textId="77777777" w:rsidR="00F01186" w:rsidRDefault="00F01186" w:rsidP="000F7A2D">
            <w:pPr>
              <w:jc w:val="center"/>
            </w:pPr>
            <w:r>
              <w:t>IV 20 x 5 x 2</w:t>
            </w:r>
          </w:p>
        </w:tc>
        <w:tc>
          <w:tcPr>
            <w:tcW w:w="0" w:type="auto"/>
          </w:tcPr>
          <w:p w14:paraId="31B9E3CB" w14:textId="77777777" w:rsidR="00F01186" w:rsidRDefault="00F01186" w:rsidP="000F7A2D">
            <w:pPr>
              <w:jc w:val="center"/>
            </w:pPr>
            <w:r>
              <w:t>None</w:t>
            </w:r>
          </w:p>
        </w:tc>
      </w:tr>
      <w:tr w:rsidR="00F01186" w14:paraId="0BE5AE5C" w14:textId="77777777" w:rsidTr="008B6A68">
        <w:tc>
          <w:tcPr>
            <w:tcW w:w="3235" w:type="dxa"/>
          </w:tcPr>
          <w:p w14:paraId="0B1C52BC" w14:textId="77777777" w:rsidR="00F01186" w:rsidRDefault="00F01186" w:rsidP="000F7A2D">
            <w:pPr>
              <w:jc w:val="both"/>
            </w:pPr>
            <w:r>
              <w:t xml:space="preserve">Hernandez-Marques </w:t>
            </w:r>
          </w:p>
          <w:p w14:paraId="589EBC0E" w14:textId="6F13F7E7" w:rsidR="00F01186" w:rsidRDefault="00F01186" w:rsidP="000F7A2D">
            <w:pPr>
              <w:jc w:val="both"/>
            </w:pPr>
            <w:r>
              <w:t>(</w:t>
            </w:r>
            <w:proofErr w:type="gramStart"/>
            <w:r>
              <w:t>An</w:t>
            </w:r>
            <w:proofErr w:type="gramEnd"/>
            <w:r>
              <w:t xml:space="preserve"> Ped 2013)</w:t>
            </w:r>
            <w:r w:rsidR="000E7B17">
              <w:fldChar w:fldCharType="begin">
                <w:fldData xml:space="preserve">PEVuZE5vdGU+PENpdGU+PEF1dGhvcj5IZXJuYW5kZXotTWFycXVlczwvQXV0aG9yPjxZZWFyPjIw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IZXJuYW5kZXotTWFycXVlczwvQXV0aG9yPjxZZWFyPjIw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3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5CA1430B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3195F4A8" w14:textId="77777777" w:rsidR="00F01186" w:rsidRDefault="00F01186" w:rsidP="000F7A2D">
            <w:pPr>
              <w:jc w:val="center"/>
            </w:pPr>
            <w:r>
              <w:t>8</w:t>
            </w:r>
          </w:p>
        </w:tc>
        <w:tc>
          <w:tcPr>
            <w:tcW w:w="0" w:type="auto"/>
          </w:tcPr>
          <w:p w14:paraId="60D7ADF1" w14:textId="77777777" w:rsidR="00F01186" w:rsidRDefault="00F01186" w:rsidP="000F7A2D">
            <w:pPr>
              <w:jc w:val="center"/>
            </w:pPr>
            <w:r>
              <w:t>13 (6-18)</w:t>
            </w:r>
          </w:p>
        </w:tc>
        <w:tc>
          <w:tcPr>
            <w:tcW w:w="0" w:type="auto"/>
          </w:tcPr>
          <w:p w14:paraId="4D38D961" w14:textId="77777777" w:rsidR="00F01186" w:rsidRDefault="00F01186" w:rsidP="000F7A2D">
            <w:pPr>
              <w:jc w:val="center"/>
            </w:pPr>
            <w:r>
              <w:t>0/3</w:t>
            </w:r>
          </w:p>
        </w:tc>
        <w:tc>
          <w:tcPr>
            <w:tcW w:w="0" w:type="auto"/>
          </w:tcPr>
          <w:p w14:paraId="18F84E7C" w14:textId="77777777" w:rsidR="00F01186" w:rsidRDefault="00F01186" w:rsidP="000F7A2D">
            <w:pPr>
              <w:jc w:val="center"/>
            </w:pPr>
            <w:r>
              <w:t>37%</w:t>
            </w:r>
          </w:p>
        </w:tc>
        <w:tc>
          <w:tcPr>
            <w:tcW w:w="0" w:type="auto"/>
          </w:tcPr>
          <w:p w14:paraId="08E7A246" w14:textId="77777777" w:rsidR="00F01186" w:rsidRDefault="00F01186" w:rsidP="000F7A2D">
            <w:pPr>
              <w:jc w:val="center"/>
            </w:pPr>
            <w:r>
              <w:t>80-100 x 5</w:t>
            </w:r>
          </w:p>
        </w:tc>
        <w:tc>
          <w:tcPr>
            <w:tcW w:w="0" w:type="auto"/>
          </w:tcPr>
          <w:p w14:paraId="394905E3" w14:textId="77777777" w:rsidR="00F01186" w:rsidRDefault="00F01186" w:rsidP="000F7A2D">
            <w:pPr>
              <w:jc w:val="center"/>
            </w:pPr>
            <w:r>
              <w:t>IV 10-20 x 5 x 2</w:t>
            </w:r>
          </w:p>
        </w:tc>
        <w:tc>
          <w:tcPr>
            <w:tcW w:w="0" w:type="auto"/>
          </w:tcPr>
          <w:p w14:paraId="4173A09E" w14:textId="77777777" w:rsidR="00F01186" w:rsidRDefault="00F01186" w:rsidP="000F7A2D">
            <w:pPr>
              <w:jc w:val="center"/>
            </w:pPr>
            <w:r>
              <w:t>None</w:t>
            </w:r>
          </w:p>
        </w:tc>
      </w:tr>
      <w:tr w:rsidR="00F01186" w14:paraId="357D88AE" w14:textId="77777777" w:rsidTr="008B6A68">
        <w:tc>
          <w:tcPr>
            <w:tcW w:w="3235" w:type="dxa"/>
          </w:tcPr>
          <w:p w14:paraId="055EB48D" w14:textId="1F713153" w:rsidR="00F01186" w:rsidRDefault="00F01186" w:rsidP="000F7A2D">
            <w:pPr>
              <w:jc w:val="both"/>
            </w:pPr>
            <w:proofErr w:type="spellStart"/>
            <w:r>
              <w:t>Raciborska</w:t>
            </w:r>
            <w:proofErr w:type="spellEnd"/>
            <w:r>
              <w:t xml:space="preserve"> (PBC 2013) </w:t>
            </w:r>
            <w:r w:rsidR="000E7B17">
              <w:fldChar w:fldCharType="begin">
                <w:fldData xml:space="preserve">PEVuZE5vdGU+PENpdGU+PEF1dGhvcj5SYWNpYm9yc2thPC9BdXRob3I+PFllYXI+MjAxMzwvWWVh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SYWNpYm9yc2thPC9BdXRob3I+PFllYXI+MjAxMzwvWWVh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4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1D413062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68E9EB0D" w14:textId="77777777" w:rsidR="00F01186" w:rsidRDefault="00F01186" w:rsidP="000F7A2D">
            <w:pPr>
              <w:jc w:val="center"/>
            </w:pPr>
            <w:r>
              <w:t>22</w:t>
            </w:r>
          </w:p>
        </w:tc>
        <w:tc>
          <w:tcPr>
            <w:tcW w:w="0" w:type="auto"/>
          </w:tcPr>
          <w:p w14:paraId="70EB4E8D" w14:textId="77777777" w:rsidR="00F01186" w:rsidRDefault="00F01186" w:rsidP="000F7A2D">
            <w:pPr>
              <w:jc w:val="center"/>
            </w:pPr>
            <w:r>
              <w:t>14.3</w:t>
            </w:r>
          </w:p>
        </w:tc>
        <w:tc>
          <w:tcPr>
            <w:tcW w:w="0" w:type="auto"/>
          </w:tcPr>
          <w:p w14:paraId="0E316898" w14:textId="77777777" w:rsidR="00F01186" w:rsidRDefault="00F01186" w:rsidP="000F7A2D">
            <w:pPr>
              <w:jc w:val="center"/>
            </w:pPr>
            <w:r>
              <w:t>5/7</w:t>
            </w:r>
          </w:p>
        </w:tc>
        <w:tc>
          <w:tcPr>
            <w:tcW w:w="0" w:type="auto"/>
          </w:tcPr>
          <w:p w14:paraId="18863BF4" w14:textId="77777777" w:rsidR="00F01186" w:rsidRDefault="00F01186" w:rsidP="000F7A2D">
            <w:pPr>
              <w:jc w:val="center"/>
            </w:pPr>
            <w:r>
              <w:t>54%</w:t>
            </w:r>
          </w:p>
        </w:tc>
        <w:tc>
          <w:tcPr>
            <w:tcW w:w="0" w:type="auto"/>
          </w:tcPr>
          <w:p w14:paraId="70B6C3F9" w14:textId="77777777" w:rsidR="00F01186" w:rsidRDefault="00F01186" w:rsidP="000F7A2D">
            <w:pPr>
              <w:jc w:val="center"/>
            </w:pPr>
            <w:r>
              <w:t>125 x 5</w:t>
            </w:r>
          </w:p>
        </w:tc>
        <w:tc>
          <w:tcPr>
            <w:tcW w:w="0" w:type="auto"/>
          </w:tcPr>
          <w:p w14:paraId="2E891A79" w14:textId="77777777" w:rsidR="00F01186" w:rsidRDefault="00F01186" w:rsidP="000F7A2D">
            <w:pPr>
              <w:jc w:val="center"/>
            </w:pPr>
            <w:r>
              <w:t>IV 50 x 5</w:t>
            </w:r>
          </w:p>
        </w:tc>
        <w:tc>
          <w:tcPr>
            <w:tcW w:w="0" w:type="auto"/>
          </w:tcPr>
          <w:p w14:paraId="5CC966E7" w14:textId="77777777" w:rsidR="00F01186" w:rsidRDefault="00F01186" w:rsidP="000F7A2D">
            <w:pPr>
              <w:jc w:val="center"/>
            </w:pPr>
            <w:r>
              <w:t>VCR</w:t>
            </w:r>
          </w:p>
        </w:tc>
      </w:tr>
      <w:bookmarkEnd w:id="1"/>
      <w:tr w:rsidR="00F01186" w14:paraId="0518DCA6" w14:textId="77777777" w:rsidTr="008B6A68">
        <w:tc>
          <w:tcPr>
            <w:tcW w:w="3235" w:type="dxa"/>
          </w:tcPr>
          <w:p w14:paraId="2BF1501B" w14:textId="0040E7FB" w:rsidR="00F01186" w:rsidRDefault="00F01186" w:rsidP="000F7A2D">
            <w:pPr>
              <w:jc w:val="both"/>
            </w:pPr>
            <w:proofErr w:type="spellStart"/>
            <w:r>
              <w:t>Mc</w:t>
            </w:r>
            <w:r w:rsidR="00A93CEC">
              <w:t>N</w:t>
            </w:r>
            <w:r>
              <w:t>all</w:t>
            </w:r>
            <w:proofErr w:type="spellEnd"/>
            <w:r>
              <w:t>-Knapp (PBC 2010)</w:t>
            </w:r>
            <w:r w:rsidR="000E7B17">
              <w:fldChar w:fldCharType="begin">
                <w:fldData xml:space="preserve">PEVuZE5vdGU+PENpdGU+PEF1dGhvcj5NY05hbGwtS25hcHA8L0F1dGhvcj48WWVhcj4yMDEwPC9Z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NY05hbGwtS25hcHA8L0F1dGhvcj48WWVhcj4yMDEwPC9Z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5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639AEDEE" w14:textId="77777777" w:rsidR="00F01186" w:rsidRDefault="00F01186" w:rsidP="000F7A2D">
            <w:pPr>
              <w:jc w:val="center"/>
            </w:pPr>
            <w:r>
              <w:t>I</w:t>
            </w:r>
          </w:p>
        </w:tc>
        <w:tc>
          <w:tcPr>
            <w:tcW w:w="0" w:type="auto"/>
          </w:tcPr>
          <w:p w14:paraId="49A6A04C" w14:textId="77777777" w:rsidR="00F01186" w:rsidRDefault="00F01186" w:rsidP="000F7A2D">
            <w:pPr>
              <w:jc w:val="center"/>
            </w:pPr>
            <w:r>
              <w:t>1</w:t>
            </w:r>
          </w:p>
        </w:tc>
        <w:tc>
          <w:tcPr>
            <w:tcW w:w="0" w:type="auto"/>
          </w:tcPr>
          <w:p w14:paraId="18605F79" w14:textId="77777777" w:rsidR="00F01186" w:rsidRDefault="00F01186" w:rsidP="000F7A2D">
            <w:pPr>
              <w:jc w:val="center"/>
            </w:pPr>
            <w:r>
              <w:t>NA</w:t>
            </w:r>
          </w:p>
        </w:tc>
        <w:tc>
          <w:tcPr>
            <w:tcW w:w="0" w:type="auto"/>
          </w:tcPr>
          <w:p w14:paraId="443B72F5" w14:textId="77777777" w:rsidR="00F01186" w:rsidRDefault="00F01186" w:rsidP="000F7A2D">
            <w:pPr>
              <w:jc w:val="center"/>
            </w:pPr>
            <w:r>
              <w:t>0/1</w:t>
            </w:r>
          </w:p>
        </w:tc>
        <w:tc>
          <w:tcPr>
            <w:tcW w:w="0" w:type="auto"/>
          </w:tcPr>
          <w:p w14:paraId="37B5FE37" w14:textId="77777777" w:rsidR="00F01186" w:rsidRDefault="00F01186" w:rsidP="000F7A2D">
            <w:pPr>
              <w:jc w:val="center"/>
            </w:pPr>
            <w:r>
              <w:t>100%</w:t>
            </w:r>
          </w:p>
        </w:tc>
        <w:tc>
          <w:tcPr>
            <w:tcW w:w="0" w:type="auto"/>
          </w:tcPr>
          <w:p w14:paraId="5BE65C52" w14:textId="77777777" w:rsidR="00F01186" w:rsidRDefault="00F01186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2F70958C" w14:textId="77777777" w:rsidR="00F01186" w:rsidRDefault="00F01186" w:rsidP="000F7A2D">
            <w:pPr>
              <w:jc w:val="center"/>
            </w:pPr>
            <w:r>
              <w:t>IV 20 x 5 x 2</w:t>
            </w:r>
          </w:p>
        </w:tc>
        <w:tc>
          <w:tcPr>
            <w:tcW w:w="0" w:type="auto"/>
          </w:tcPr>
          <w:p w14:paraId="0D25FAF2" w14:textId="77777777" w:rsidR="00F01186" w:rsidRDefault="00F01186" w:rsidP="000F7A2D">
            <w:pPr>
              <w:jc w:val="center"/>
            </w:pPr>
            <w:r>
              <w:t>VCR</w:t>
            </w:r>
          </w:p>
        </w:tc>
      </w:tr>
      <w:tr w:rsidR="00F01186" w14:paraId="64E42B6E" w14:textId="77777777" w:rsidTr="008B6A68">
        <w:tc>
          <w:tcPr>
            <w:tcW w:w="3235" w:type="dxa"/>
          </w:tcPr>
          <w:p w14:paraId="25D591C4" w14:textId="24B1B044" w:rsidR="00F01186" w:rsidRDefault="00F01186" w:rsidP="000F7A2D">
            <w:pPr>
              <w:jc w:val="both"/>
            </w:pPr>
            <w:r>
              <w:t>Wagner (PBC 2010)</w:t>
            </w:r>
            <w:r w:rsidR="000E7B17">
              <w:fldChar w:fldCharType="begin">
                <w:fldData xml:space="preserve">PEVuZE5vdGU+PENpdGU+PEF1dGhvcj5XYWduZXI8L0F1dGhvcj48WWVhcj4yMDEwPC9ZZWFyPjxS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XYWduZXI8L0F1dGhvcj48WWVhcj4yMDEwPC9ZZWFyPjxS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6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0D45CE4B" w14:textId="77777777" w:rsidR="00F01186" w:rsidRDefault="00F01186" w:rsidP="000F7A2D">
            <w:pPr>
              <w:jc w:val="center"/>
            </w:pPr>
            <w:r>
              <w:t>I</w:t>
            </w:r>
          </w:p>
        </w:tc>
        <w:tc>
          <w:tcPr>
            <w:tcW w:w="0" w:type="auto"/>
          </w:tcPr>
          <w:p w14:paraId="4A07CEAA" w14:textId="77777777" w:rsidR="00F01186" w:rsidRDefault="00F01186" w:rsidP="000F7A2D">
            <w:pPr>
              <w:jc w:val="center"/>
            </w:pPr>
            <w:r>
              <w:t>5</w:t>
            </w:r>
          </w:p>
        </w:tc>
        <w:tc>
          <w:tcPr>
            <w:tcW w:w="0" w:type="auto"/>
          </w:tcPr>
          <w:p w14:paraId="28902B2C" w14:textId="77777777" w:rsidR="00F01186" w:rsidRDefault="00F01186" w:rsidP="000F7A2D">
            <w:pPr>
              <w:jc w:val="center"/>
            </w:pPr>
            <w:r>
              <w:t>(&lt;21)</w:t>
            </w:r>
          </w:p>
        </w:tc>
        <w:tc>
          <w:tcPr>
            <w:tcW w:w="0" w:type="auto"/>
          </w:tcPr>
          <w:p w14:paraId="3DD5018A" w14:textId="77777777" w:rsidR="00F01186" w:rsidRDefault="00F01186" w:rsidP="000F7A2D">
            <w:pPr>
              <w:jc w:val="center"/>
            </w:pPr>
            <w:r>
              <w:t>1/1</w:t>
            </w:r>
          </w:p>
        </w:tc>
        <w:tc>
          <w:tcPr>
            <w:tcW w:w="0" w:type="auto"/>
          </w:tcPr>
          <w:p w14:paraId="2FA8DAB5" w14:textId="77777777" w:rsidR="00F01186" w:rsidRDefault="00F01186" w:rsidP="000F7A2D">
            <w:pPr>
              <w:jc w:val="center"/>
            </w:pPr>
            <w:r>
              <w:t>40%</w:t>
            </w:r>
          </w:p>
        </w:tc>
        <w:tc>
          <w:tcPr>
            <w:tcW w:w="0" w:type="auto"/>
          </w:tcPr>
          <w:p w14:paraId="7BDB27D8" w14:textId="77777777" w:rsidR="00F01186" w:rsidRDefault="00F01186" w:rsidP="000F7A2D">
            <w:pPr>
              <w:jc w:val="center"/>
            </w:pPr>
            <w:r>
              <w:t>100-150 x 5</w:t>
            </w:r>
          </w:p>
        </w:tc>
        <w:tc>
          <w:tcPr>
            <w:tcW w:w="0" w:type="auto"/>
          </w:tcPr>
          <w:p w14:paraId="21947E5C" w14:textId="77777777" w:rsidR="00F01186" w:rsidRDefault="00F01186" w:rsidP="000F7A2D">
            <w:pPr>
              <w:jc w:val="center"/>
            </w:pPr>
            <w:r>
              <w:t>PO 35-90 x 5</w:t>
            </w:r>
          </w:p>
        </w:tc>
        <w:tc>
          <w:tcPr>
            <w:tcW w:w="0" w:type="auto"/>
          </w:tcPr>
          <w:p w14:paraId="58C050AF" w14:textId="77777777" w:rsidR="00F01186" w:rsidRDefault="00F01186" w:rsidP="000F7A2D">
            <w:pPr>
              <w:jc w:val="center"/>
            </w:pPr>
            <w:r>
              <w:t>VCR</w:t>
            </w:r>
          </w:p>
        </w:tc>
      </w:tr>
      <w:tr w:rsidR="00F01186" w14:paraId="7B39A2F8" w14:textId="77777777" w:rsidTr="008B6A68">
        <w:tc>
          <w:tcPr>
            <w:tcW w:w="3235" w:type="dxa"/>
          </w:tcPr>
          <w:p w14:paraId="2062FD58" w14:textId="4B9FC642" w:rsidR="00F01186" w:rsidRDefault="00F01186" w:rsidP="000F7A2D">
            <w:pPr>
              <w:jc w:val="both"/>
            </w:pPr>
            <w:r>
              <w:t>Wagner (PBC 2013)</w:t>
            </w:r>
            <w:r w:rsidR="000E7B17">
              <w:fldChar w:fldCharType="begin">
                <w:fldData xml:space="preserve">PEVuZE5vdGU+PENpdGU+PEF1dGhvcj5XYWduZXI8L0F1dGhvcj48WWVhcj4yMDEzPC9ZZWFyPjxS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=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XYWduZXI8L0F1dGhvcj48WWVhcj4yMDEzPC9ZZWFyPjxS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=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7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109DDF68" w14:textId="77777777" w:rsidR="00F01186" w:rsidRDefault="00F01186" w:rsidP="000F7A2D">
            <w:pPr>
              <w:jc w:val="center"/>
            </w:pPr>
            <w:r>
              <w:t>I</w:t>
            </w:r>
          </w:p>
        </w:tc>
        <w:tc>
          <w:tcPr>
            <w:tcW w:w="0" w:type="auto"/>
          </w:tcPr>
          <w:p w14:paraId="1390425F" w14:textId="77777777" w:rsidR="00F01186" w:rsidRDefault="00F01186" w:rsidP="000F7A2D">
            <w:pPr>
              <w:jc w:val="center"/>
            </w:pPr>
            <w:r>
              <w:t>2</w:t>
            </w:r>
          </w:p>
        </w:tc>
        <w:tc>
          <w:tcPr>
            <w:tcW w:w="0" w:type="auto"/>
          </w:tcPr>
          <w:p w14:paraId="204EE2B9" w14:textId="77777777" w:rsidR="00F01186" w:rsidRDefault="00F01186" w:rsidP="000F7A2D">
            <w:pPr>
              <w:jc w:val="center"/>
            </w:pPr>
            <w:r>
              <w:t>20,22</w:t>
            </w:r>
          </w:p>
        </w:tc>
        <w:tc>
          <w:tcPr>
            <w:tcW w:w="0" w:type="auto"/>
          </w:tcPr>
          <w:p w14:paraId="0D5C8D21" w14:textId="77777777" w:rsidR="00F01186" w:rsidRDefault="00F01186" w:rsidP="000F7A2D">
            <w:pPr>
              <w:jc w:val="center"/>
            </w:pPr>
            <w:r>
              <w:t>1/1</w:t>
            </w:r>
          </w:p>
        </w:tc>
        <w:tc>
          <w:tcPr>
            <w:tcW w:w="0" w:type="auto"/>
          </w:tcPr>
          <w:p w14:paraId="329EEE20" w14:textId="77777777" w:rsidR="00F01186" w:rsidRDefault="00F01186" w:rsidP="000F7A2D">
            <w:pPr>
              <w:jc w:val="center"/>
            </w:pPr>
            <w:r>
              <w:t>100%</w:t>
            </w:r>
          </w:p>
        </w:tc>
        <w:tc>
          <w:tcPr>
            <w:tcW w:w="0" w:type="auto"/>
          </w:tcPr>
          <w:p w14:paraId="162211E0" w14:textId="77777777" w:rsidR="00F01186" w:rsidRDefault="00F01186" w:rsidP="000F7A2D">
            <w:pPr>
              <w:jc w:val="center"/>
            </w:pPr>
            <w:r>
              <w:t>150 x 5</w:t>
            </w:r>
          </w:p>
        </w:tc>
        <w:tc>
          <w:tcPr>
            <w:tcW w:w="0" w:type="auto"/>
          </w:tcPr>
          <w:p w14:paraId="34148675" w14:textId="77777777" w:rsidR="00F01186" w:rsidRDefault="00F01186" w:rsidP="000F7A2D">
            <w:pPr>
              <w:jc w:val="center"/>
            </w:pPr>
            <w:r>
              <w:t>PO 90 x 5</w:t>
            </w:r>
          </w:p>
        </w:tc>
        <w:tc>
          <w:tcPr>
            <w:tcW w:w="0" w:type="auto"/>
          </w:tcPr>
          <w:p w14:paraId="1277064E" w14:textId="77777777" w:rsidR="00F01186" w:rsidRDefault="00F01186" w:rsidP="000F7A2D">
            <w:pPr>
              <w:jc w:val="center"/>
            </w:pPr>
            <w:r>
              <w:t>VCR, BEV</w:t>
            </w:r>
          </w:p>
        </w:tc>
      </w:tr>
      <w:tr w:rsidR="00F01186" w14:paraId="4483BA5A" w14:textId="77777777" w:rsidTr="008B6A68">
        <w:tc>
          <w:tcPr>
            <w:tcW w:w="3235" w:type="dxa"/>
          </w:tcPr>
          <w:p w14:paraId="6D2DEC9E" w14:textId="72377A15" w:rsidR="00F01186" w:rsidRDefault="00F01186" w:rsidP="000F7A2D">
            <w:pPr>
              <w:jc w:val="both"/>
            </w:pPr>
            <w:proofErr w:type="spellStart"/>
            <w:r>
              <w:t>Bagatell</w:t>
            </w:r>
            <w:proofErr w:type="spellEnd"/>
            <w:r>
              <w:t xml:space="preserve"> (PBC 2014)</w:t>
            </w:r>
            <w:r w:rsidR="000E7B17">
              <w:fldChar w:fldCharType="begin">
                <w:fldData xml:space="preserve">PEVuZE5vdGU+PENpdGU+PEF1dGhvcj5CYWdhdGVsbDwvQXV0aG9yPjxZZWFyPjIwMTQ8L1llYXI+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CYWdhdGVsbDwvQXV0aG9yPjxZZWFyPjIwMTQ8L1llYXI+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8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15DB523A" w14:textId="77777777" w:rsidR="00F01186" w:rsidRDefault="00F01186" w:rsidP="000F7A2D">
            <w:pPr>
              <w:jc w:val="center"/>
            </w:pPr>
            <w:r>
              <w:t>I</w:t>
            </w:r>
          </w:p>
        </w:tc>
        <w:tc>
          <w:tcPr>
            <w:tcW w:w="0" w:type="auto"/>
          </w:tcPr>
          <w:p w14:paraId="19EE330B" w14:textId="77777777" w:rsidR="00F01186" w:rsidRDefault="00F01186" w:rsidP="000F7A2D">
            <w:pPr>
              <w:jc w:val="center"/>
            </w:pPr>
            <w:r>
              <w:t>7</w:t>
            </w:r>
          </w:p>
        </w:tc>
        <w:tc>
          <w:tcPr>
            <w:tcW w:w="0" w:type="auto"/>
          </w:tcPr>
          <w:p w14:paraId="6228FAC5" w14:textId="77777777" w:rsidR="00F01186" w:rsidRDefault="00F01186" w:rsidP="000F7A2D">
            <w:pPr>
              <w:jc w:val="center"/>
            </w:pPr>
            <w:r>
              <w:t>(&lt;21)</w:t>
            </w:r>
          </w:p>
        </w:tc>
        <w:tc>
          <w:tcPr>
            <w:tcW w:w="0" w:type="auto"/>
          </w:tcPr>
          <w:p w14:paraId="5929463C" w14:textId="77777777" w:rsidR="00F01186" w:rsidRDefault="00F01186" w:rsidP="000F7A2D">
            <w:pPr>
              <w:jc w:val="center"/>
            </w:pPr>
            <w:r>
              <w:t>0/1</w:t>
            </w:r>
          </w:p>
        </w:tc>
        <w:tc>
          <w:tcPr>
            <w:tcW w:w="0" w:type="auto"/>
          </w:tcPr>
          <w:p w14:paraId="1F785081" w14:textId="77777777" w:rsidR="00F01186" w:rsidRDefault="00F01186" w:rsidP="000F7A2D">
            <w:pPr>
              <w:jc w:val="center"/>
            </w:pPr>
            <w:r>
              <w:t>14%</w:t>
            </w:r>
          </w:p>
        </w:tc>
        <w:tc>
          <w:tcPr>
            <w:tcW w:w="0" w:type="auto"/>
          </w:tcPr>
          <w:p w14:paraId="65B51D22" w14:textId="77777777" w:rsidR="00F01186" w:rsidRDefault="00F01186" w:rsidP="000F7A2D">
            <w:pPr>
              <w:jc w:val="center"/>
            </w:pPr>
            <w:r>
              <w:t>100-150 x 5</w:t>
            </w:r>
          </w:p>
        </w:tc>
        <w:tc>
          <w:tcPr>
            <w:tcW w:w="0" w:type="auto"/>
          </w:tcPr>
          <w:p w14:paraId="702B8AFF" w14:textId="77777777" w:rsidR="00F01186" w:rsidRDefault="00F01186" w:rsidP="000F7A2D">
            <w:pPr>
              <w:jc w:val="center"/>
            </w:pPr>
            <w:r>
              <w:t>PO 50-90 x 5</w:t>
            </w:r>
          </w:p>
        </w:tc>
        <w:tc>
          <w:tcPr>
            <w:tcW w:w="0" w:type="auto"/>
          </w:tcPr>
          <w:p w14:paraId="51805D2F" w14:textId="77777777" w:rsidR="00F01186" w:rsidRDefault="00F01186" w:rsidP="000F7A2D">
            <w:pPr>
              <w:jc w:val="center"/>
            </w:pPr>
            <w:r>
              <w:t>TMS</w:t>
            </w:r>
          </w:p>
        </w:tc>
      </w:tr>
      <w:tr w:rsidR="00F01186" w14:paraId="37FD8F1C" w14:textId="77777777" w:rsidTr="008B6A68">
        <w:tc>
          <w:tcPr>
            <w:tcW w:w="3235" w:type="dxa"/>
          </w:tcPr>
          <w:p w14:paraId="0C90E637" w14:textId="1D9F686E" w:rsidR="00F01186" w:rsidRDefault="00F01186" w:rsidP="000F7A2D">
            <w:pPr>
              <w:jc w:val="both"/>
            </w:pPr>
            <w:proofErr w:type="spellStart"/>
            <w:r>
              <w:t>Kurucu</w:t>
            </w:r>
            <w:proofErr w:type="spellEnd"/>
            <w:r>
              <w:t xml:space="preserve"> (Ped Hem </w:t>
            </w:r>
            <w:proofErr w:type="spellStart"/>
            <w:r>
              <w:t>Onc</w:t>
            </w:r>
            <w:proofErr w:type="spellEnd"/>
            <w:r>
              <w:t xml:space="preserve"> 2015)</w:t>
            </w:r>
            <w:r w:rsidR="000E7B17">
              <w:fldChar w:fldCharType="begin">
                <w:fldData xml:space="preserve">PEVuZE5vdGU+PENpdGU+PEF1dGhvcj5LdXJ1Y3U8L0F1dGhvcj48WWVhcj4yMDE1PC9ZZWFyPjxS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LdXJ1Y3U8L0F1dGhvcj48WWVhcj4yMDE1PC9ZZWFyPjxS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9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2DDC8574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7FF872D3" w14:textId="77777777" w:rsidR="00F01186" w:rsidRDefault="00F01186" w:rsidP="000F7A2D">
            <w:pPr>
              <w:jc w:val="center"/>
            </w:pPr>
            <w:r>
              <w:t>20</w:t>
            </w:r>
          </w:p>
        </w:tc>
        <w:tc>
          <w:tcPr>
            <w:tcW w:w="0" w:type="auto"/>
          </w:tcPr>
          <w:p w14:paraId="795A17FD" w14:textId="77777777" w:rsidR="00F01186" w:rsidRDefault="00F01186" w:rsidP="000F7A2D">
            <w:pPr>
              <w:jc w:val="center"/>
            </w:pPr>
            <w:r>
              <w:t>14 (1-18)</w:t>
            </w:r>
          </w:p>
        </w:tc>
        <w:tc>
          <w:tcPr>
            <w:tcW w:w="0" w:type="auto"/>
          </w:tcPr>
          <w:p w14:paraId="1057312F" w14:textId="757EEF42" w:rsidR="00F01186" w:rsidRDefault="008C5A75" w:rsidP="000F7A2D">
            <w:pPr>
              <w:jc w:val="center"/>
            </w:pPr>
            <w:r>
              <w:t>*see text</w:t>
            </w:r>
          </w:p>
        </w:tc>
        <w:tc>
          <w:tcPr>
            <w:tcW w:w="0" w:type="auto"/>
          </w:tcPr>
          <w:p w14:paraId="7C069DAE" w14:textId="77777777" w:rsidR="00F01186" w:rsidRDefault="00F01186" w:rsidP="000F7A2D">
            <w:pPr>
              <w:jc w:val="center"/>
            </w:pPr>
            <w:r>
              <w:t>55%</w:t>
            </w:r>
          </w:p>
        </w:tc>
        <w:tc>
          <w:tcPr>
            <w:tcW w:w="0" w:type="auto"/>
          </w:tcPr>
          <w:p w14:paraId="24DC129A" w14:textId="77777777" w:rsidR="00F01186" w:rsidRDefault="00F01186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29C2511F" w14:textId="77777777" w:rsidR="00F01186" w:rsidRDefault="00F01186" w:rsidP="000F7A2D">
            <w:pPr>
              <w:jc w:val="center"/>
            </w:pPr>
            <w:r>
              <w:t>IV 20 x 5 x 2</w:t>
            </w:r>
          </w:p>
        </w:tc>
        <w:tc>
          <w:tcPr>
            <w:tcW w:w="0" w:type="auto"/>
          </w:tcPr>
          <w:p w14:paraId="1EAEEE6D" w14:textId="77777777" w:rsidR="00F01186" w:rsidRDefault="00F01186" w:rsidP="000F7A2D">
            <w:pPr>
              <w:jc w:val="center"/>
            </w:pPr>
            <w:r>
              <w:t>None</w:t>
            </w:r>
          </w:p>
        </w:tc>
      </w:tr>
      <w:tr w:rsidR="00F01186" w14:paraId="4072B9D1" w14:textId="77777777" w:rsidTr="008B6A68">
        <w:tc>
          <w:tcPr>
            <w:tcW w:w="3235" w:type="dxa"/>
          </w:tcPr>
          <w:p w14:paraId="1567F1E7" w14:textId="1BF69C67" w:rsidR="00F01186" w:rsidRDefault="00F01186" w:rsidP="000F7A2D">
            <w:pPr>
              <w:jc w:val="both"/>
            </w:pPr>
            <w:r>
              <w:t xml:space="preserve">Anderson (Exp </w:t>
            </w:r>
            <w:proofErr w:type="spellStart"/>
            <w:r>
              <w:t>Opin</w:t>
            </w:r>
            <w:proofErr w:type="spellEnd"/>
            <w:r>
              <w:t xml:space="preserve"> 2008)</w:t>
            </w:r>
            <w:r w:rsidR="000E7B17">
              <w:fldChar w:fldCharType="begin"/>
            </w:r>
            <w:r w:rsidR="00C737D7">
              <w:instrText xml:space="preserve"> ADDIN EN.CITE &lt;EndNote&gt;&lt;Cite&gt;&lt;Author&gt;Anderson&lt;/Author&gt;&lt;Year&gt;2008&lt;/Year&gt;&lt;RecNum&gt;586&lt;/RecNum&gt;&lt;DisplayText&gt;[10]&lt;/DisplayText&gt;&lt;record&gt;&lt;rec-number&gt;586&lt;/rec-number&gt;&lt;foreign-keys&gt;&lt;key app="EN" db-id="5tzxtzrd00vdwneeartxdf2ir0s9edat0z29" timestamp="1535031457"&gt;586&lt;/key&gt;&lt;/foreign-keys&gt;&lt;ref-type name="Journal Article"&gt;17&lt;/ref-type&gt;&lt;contributors&gt;&lt;authors&gt;&lt;author&gt;Anderson, P.&lt;/author&gt;&lt;author&gt;Kopp, L.&lt;/author&gt;&lt;author&gt;Anderson, N.&lt;/author&gt;&lt;author&gt;Cornelius, K.&lt;/author&gt;&lt;author&gt;Herzog, C.&lt;/author&gt;&lt;author&gt;Hughes, D.&lt;/author&gt;&lt;author&gt;Huh, W.&lt;/author&gt;&lt;/authors&gt;&lt;/contributors&gt;&lt;auth-address&gt;University of Texas, MD Anderson Cancer Center, Department of Pediatrics, Houston, TX 77030-4009, USA. pmanders@mdanderson.org&lt;/auth-address&gt;&lt;titles&gt;&lt;title&gt;Novel bone cancer drugs: investigational agents and control paradigms for primary bone sarcomas (Ewing&amp;apos;s sarcoma and osteosarcoma)&lt;/title&gt;&lt;secondary-title&gt;Expert Opin Investig Drugs&lt;/secondary-title&gt;&lt;/titles&gt;&lt;periodical&gt;&lt;full-title&gt;Expert Opin Investig Drugs&lt;/full-title&gt;&lt;/periodical&gt;&lt;pages&gt;1703-15&lt;/pages&gt;&lt;volume&gt;17&lt;/volume&gt;&lt;number&gt;11&lt;/number&gt;&lt;edition&gt;2008/10/17&lt;/edition&gt;&lt;keywords&gt;&lt;keyword&gt;Animals&lt;/keyword&gt;&lt;keyword&gt;Antineoplastic Agents/immunology/*therapeutic use&lt;/keyword&gt;&lt;keyword&gt;Drug Evaluation, Preclinical&lt;/keyword&gt;&lt;keyword&gt;Humans&lt;/keyword&gt;&lt;keyword&gt;Immunotherapy&lt;/keyword&gt;&lt;keyword&gt;Neoplasm Metastasis/pathology&lt;/keyword&gt;&lt;keyword&gt;Osteosarcoma/diagnostic imaging/*drug therapy/immunology/pathology&lt;/keyword&gt;&lt;keyword&gt;Radiography&lt;/keyword&gt;&lt;keyword&gt;Sarcoma, Ewing/diagnostic imaging/*drug therapy/immunology/pathology&lt;/keyword&gt;&lt;/keywords&gt;&lt;dates&gt;&lt;year&gt;2008&lt;/year&gt;&lt;pub-dates&gt;&lt;date&gt;Nov&lt;/date&gt;&lt;/pub-dates&gt;&lt;/dates&gt;&lt;isbn&gt;1744-7658 (Electronic)&amp;#xD;1354-3784 (Linking)&lt;/isbn&gt;&lt;accession-num&gt;18922107&lt;/accession-num&gt;&lt;urls&gt;&lt;related-urls&gt;&lt;url&gt;https://www.ncbi.nlm.nih.gov/pubmed/18922107&lt;/url&gt;&lt;/related-urls&gt;&lt;/urls&gt;&lt;electronic-resource-num&gt;10.1517/13543784.17.11.1703&lt;/electronic-resource-num&gt;&lt;/record&gt;&lt;/Cite&gt;&lt;/EndNote&gt;</w:instrText>
            </w:r>
            <w:r w:rsidR="000E7B17">
              <w:fldChar w:fldCharType="separate"/>
            </w:r>
            <w:r w:rsidR="00C737D7">
              <w:rPr>
                <w:noProof/>
              </w:rPr>
              <w:t>[10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4FB7DE65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5BDB9A5D" w14:textId="77777777" w:rsidR="00F01186" w:rsidRDefault="00F01186" w:rsidP="000F7A2D">
            <w:pPr>
              <w:jc w:val="center"/>
            </w:pPr>
            <w:r>
              <w:t>25</w:t>
            </w:r>
          </w:p>
        </w:tc>
        <w:tc>
          <w:tcPr>
            <w:tcW w:w="0" w:type="auto"/>
          </w:tcPr>
          <w:p w14:paraId="12BDBB2D" w14:textId="77777777" w:rsidR="00F01186" w:rsidRDefault="00F01186" w:rsidP="000F7A2D">
            <w:pPr>
              <w:jc w:val="center"/>
            </w:pPr>
            <w:r>
              <w:t>15</w:t>
            </w:r>
          </w:p>
        </w:tc>
        <w:tc>
          <w:tcPr>
            <w:tcW w:w="0" w:type="auto"/>
          </w:tcPr>
          <w:p w14:paraId="13C27B93" w14:textId="77777777" w:rsidR="00F01186" w:rsidRDefault="00F01186" w:rsidP="000F7A2D">
            <w:pPr>
              <w:jc w:val="center"/>
            </w:pPr>
            <w:r>
              <w:t>7/9</w:t>
            </w:r>
          </w:p>
        </w:tc>
        <w:tc>
          <w:tcPr>
            <w:tcW w:w="0" w:type="auto"/>
          </w:tcPr>
          <w:p w14:paraId="270B8228" w14:textId="77777777" w:rsidR="00F01186" w:rsidRDefault="00F01186" w:rsidP="000F7A2D">
            <w:pPr>
              <w:jc w:val="center"/>
            </w:pPr>
            <w:r>
              <w:t>64%</w:t>
            </w:r>
          </w:p>
        </w:tc>
        <w:tc>
          <w:tcPr>
            <w:tcW w:w="0" w:type="auto"/>
          </w:tcPr>
          <w:p w14:paraId="7F8D0481" w14:textId="77777777" w:rsidR="00F01186" w:rsidRDefault="00F01186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5FF2D01B" w14:textId="77777777" w:rsidR="00F01186" w:rsidRDefault="00F01186" w:rsidP="000F7A2D">
            <w:pPr>
              <w:jc w:val="center"/>
            </w:pPr>
            <w:r>
              <w:t>IV 10 x 5 x 2</w:t>
            </w:r>
          </w:p>
        </w:tc>
        <w:tc>
          <w:tcPr>
            <w:tcW w:w="0" w:type="auto"/>
          </w:tcPr>
          <w:p w14:paraId="012696C5" w14:textId="77777777" w:rsidR="00F01186" w:rsidRDefault="00F01186" w:rsidP="000F7A2D">
            <w:pPr>
              <w:jc w:val="center"/>
            </w:pPr>
            <w:r>
              <w:t>None</w:t>
            </w:r>
          </w:p>
        </w:tc>
      </w:tr>
      <w:tr w:rsidR="00F01186" w14:paraId="74EBE383" w14:textId="77777777" w:rsidTr="008B6A68">
        <w:tc>
          <w:tcPr>
            <w:tcW w:w="3235" w:type="dxa"/>
          </w:tcPr>
          <w:p w14:paraId="0C4F4DE3" w14:textId="35AA3E1B" w:rsidR="00F01186" w:rsidRDefault="00F01186" w:rsidP="000F7A2D">
            <w:pPr>
              <w:jc w:val="both"/>
            </w:pPr>
            <w:proofErr w:type="spellStart"/>
            <w:r>
              <w:t>Palmerini</w:t>
            </w:r>
            <w:proofErr w:type="spellEnd"/>
            <w:r>
              <w:t xml:space="preserve"> (Acta </w:t>
            </w:r>
            <w:proofErr w:type="spellStart"/>
            <w:r>
              <w:t>Onc</w:t>
            </w:r>
            <w:proofErr w:type="spellEnd"/>
            <w:r>
              <w:t xml:space="preserve"> 2018)</w:t>
            </w:r>
            <w:r w:rsidR="000E7B17">
              <w:fldChar w:fldCharType="begin"/>
            </w:r>
            <w:r w:rsidR="00C737D7">
              <w:instrText xml:space="preserve"> ADDIN EN.CITE &lt;EndNote&gt;&lt;Cite&gt;&lt;Author&gt;Palmerini&lt;/Author&gt;&lt;Year&gt;2018&lt;/Year&gt;&lt;RecNum&gt;587&lt;/RecNum&gt;&lt;DisplayText&gt;[11]&lt;/DisplayText&gt;&lt;record&gt;&lt;rec-number&gt;587&lt;/rec-number&gt;&lt;foreign-keys&gt;&lt;key app="EN" db-id="5tzxtzrd00vdwneeartxdf2ir0s9edat0z29" timestamp="1535031493"&gt;587&lt;/key&gt;&lt;/foreign-keys&gt;&lt;ref-type name="Journal Article"&gt;17&lt;/ref-type&gt;&lt;contributors&gt;&lt;authors&gt;&lt;author&gt;Palmerini, E.&lt;/author&gt;&lt;author&gt;Jones, R. L.&lt;/author&gt;&lt;author&gt;Setola, E.&lt;/author&gt;&lt;author&gt;Picci, P.&lt;/author&gt;&lt;author&gt;Marchesi, E.&lt;/author&gt;&lt;author&gt;Luksch, R.&lt;/author&gt;&lt;author&gt;Grignani, G.&lt;/author&gt;&lt;author&gt;Cesari, M.&lt;/author&gt;&lt;author&gt;Longhi, A.&lt;/author&gt;&lt;author&gt;Abate, M. E.&lt;/author&gt;&lt;author&gt;Paioli, A.&lt;/author&gt;&lt;author&gt;Szucs, Z.&lt;/author&gt;&lt;author&gt;D&amp;apos;Ambrosio, L.&lt;/author&gt;&lt;author&gt;Scotlandi, K.&lt;/author&gt;&lt;author&gt;Fagioli, F.&lt;/author&gt;&lt;author&gt;Asaftei, S.&lt;/author&gt;&lt;author&gt;Ferrari, S.&lt;/author&gt;&lt;/authors&gt;&lt;/contributors&gt;&lt;auth-address&gt;a Istituto Ortopedico Rizzoli , Bologna , Italy.&amp;#xD;b Royal Marsden Hospital and Institute of Cancer Research , London , UK.&amp;#xD;c Istituto Nazionale Tumori , Milan , Italy.&amp;#xD;d Candiolo Cancer Institute - FPO, IRCCS , Torino , Italy.&amp;#xD;e OIRM , Torino , Italy.&lt;/auth-address&gt;&lt;titles&gt;&lt;title&gt;Irinotecan and temozolomide in recurrent Ewing sarcoma: an analysis in 51 adult and pediatric patients&lt;/title&gt;&lt;secondary-title&gt;Acta Oncol&lt;/secondary-title&gt;&lt;/titles&gt;&lt;periodical&gt;&lt;full-title&gt;Acta Oncol&lt;/full-title&gt;&lt;/periodical&gt;&lt;pages&gt;958-964&lt;/pages&gt;&lt;volume&gt;57&lt;/volume&gt;&lt;number&gt;7&lt;/number&gt;&lt;edition&gt;2018/03/14&lt;/edition&gt;&lt;dates&gt;&lt;year&gt;2018&lt;/year&gt;&lt;pub-dates&gt;&lt;date&gt;Jul&lt;/date&gt;&lt;/pub-dates&gt;&lt;/dates&gt;&lt;isbn&gt;1651-226X (Electronic)&amp;#xD;0284-186X (Linking)&lt;/isbn&gt;&lt;accession-num&gt;29533113&lt;/accession-num&gt;&lt;urls&gt;&lt;related-urls&gt;&lt;url&gt;https://www.ncbi.nlm.nih.gov/pubmed/29533113&lt;/url&gt;&lt;/related-urls&gt;&lt;/urls&gt;&lt;electronic-resource-num&gt;10.1080/0284186X.2018.1449250&lt;/electronic-resource-num&gt;&lt;/record&gt;&lt;/Cite&gt;&lt;/EndNote&gt;</w:instrText>
            </w:r>
            <w:r w:rsidR="000E7B17">
              <w:fldChar w:fldCharType="separate"/>
            </w:r>
            <w:r w:rsidR="00C737D7">
              <w:rPr>
                <w:noProof/>
              </w:rPr>
              <w:t>[11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596BBCEE" w14:textId="77777777" w:rsidR="00F01186" w:rsidRDefault="00F01186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153BCA89" w14:textId="77777777" w:rsidR="00F01186" w:rsidRDefault="00F01186" w:rsidP="000F7A2D">
            <w:pPr>
              <w:jc w:val="center"/>
            </w:pPr>
            <w:r>
              <w:t>51</w:t>
            </w:r>
          </w:p>
        </w:tc>
        <w:tc>
          <w:tcPr>
            <w:tcW w:w="0" w:type="auto"/>
          </w:tcPr>
          <w:p w14:paraId="31D5959B" w14:textId="77777777" w:rsidR="00F01186" w:rsidRDefault="00F01186" w:rsidP="000F7A2D">
            <w:pPr>
              <w:jc w:val="center"/>
            </w:pPr>
            <w:r>
              <w:t>21 (3-65)</w:t>
            </w:r>
          </w:p>
        </w:tc>
        <w:tc>
          <w:tcPr>
            <w:tcW w:w="0" w:type="auto"/>
          </w:tcPr>
          <w:p w14:paraId="69D918BF" w14:textId="77777777" w:rsidR="00F01186" w:rsidRDefault="00F01186" w:rsidP="000F7A2D">
            <w:pPr>
              <w:jc w:val="center"/>
            </w:pPr>
            <w:r>
              <w:t>5/12</w:t>
            </w:r>
          </w:p>
        </w:tc>
        <w:tc>
          <w:tcPr>
            <w:tcW w:w="0" w:type="auto"/>
          </w:tcPr>
          <w:p w14:paraId="4897557E" w14:textId="77777777" w:rsidR="00F01186" w:rsidRDefault="00F01186" w:rsidP="000F7A2D">
            <w:pPr>
              <w:jc w:val="center"/>
            </w:pPr>
            <w:r>
              <w:t>34%</w:t>
            </w:r>
          </w:p>
        </w:tc>
        <w:tc>
          <w:tcPr>
            <w:tcW w:w="0" w:type="auto"/>
          </w:tcPr>
          <w:p w14:paraId="70B79125" w14:textId="77777777" w:rsidR="00F01186" w:rsidRDefault="00F01186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4D48387E" w14:textId="77777777" w:rsidR="00F01186" w:rsidRDefault="00F01186" w:rsidP="000F7A2D">
            <w:pPr>
              <w:jc w:val="center"/>
            </w:pPr>
            <w:r>
              <w:t>IV 40 x 5</w:t>
            </w:r>
          </w:p>
        </w:tc>
        <w:tc>
          <w:tcPr>
            <w:tcW w:w="0" w:type="auto"/>
          </w:tcPr>
          <w:p w14:paraId="66AC23F2" w14:textId="77777777" w:rsidR="00F01186" w:rsidRDefault="00F01186" w:rsidP="000F7A2D">
            <w:pPr>
              <w:jc w:val="center"/>
            </w:pPr>
            <w:r>
              <w:t>None</w:t>
            </w:r>
          </w:p>
        </w:tc>
      </w:tr>
      <w:tr w:rsidR="00C95112" w14:paraId="30F00DB1" w14:textId="77777777" w:rsidTr="008B6A68">
        <w:trPr>
          <w:trHeight w:val="39"/>
        </w:trPr>
        <w:tc>
          <w:tcPr>
            <w:tcW w:w="3235" w:type="dxa"/>
          </w:tcPr>
          <w:p w14:paraId="515B9257" w14:textId="37A2E4B3" w:rsidR="00C95112" w:rsidRDefault="00C95112" w:rsidP="000F7A2D">
            <w:pPr>
              <w:jc w:val="both"/>
            </w:pPr>
            <w:r>
              <w:t xml:space="preserve">Salah (Clin </w:t>
            </w:r>
            <w:proofErr w:type="spellStart"/>
            <w:r>
              <w:t>Transl</w:t>
            </w:r>
            <w:proofErr w:type="spellEnd"/>
            <w:r>
              <w:t xml:space="preserve"> Oncol 2021)</w:t>
            </w:r>
            <w:r w:rsidR="000E7B17">
              <w:fldChar w:fldCharType="begin">
                <w:fldData xml:space="preserve">PEVuZE5vdGU+PENpdGU+PEF1dGhvcj5TYWxhaDwvQXV0aG9yPjxZZWFyPjIwMjE8L1llYXI+PFJl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</w:fldData>
              </w:fldChar>
            </w:r>
            <w:r w:rsidR="00C737D7">
              <w:instrText xml:space="preserve"> ADDIN EN.CITE </w:instrText>
            </w:r>
            <w:r w:rsidR="00C737D7">
              <w:fldChar w:fldCharType="begin">
                <w:fldData xml:space="preserve">PEVuZE5vdGU+PENpdGU+PEF1dGhvcj5TYWxhaDwvQXV0aG9yPjxZZWFyPjIwMjE8L1llYXI+PFJl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</w:fldData>
              </w:fldChar>
            </w:r>
            <w:r w:rsidR="00C737D7">
              <w:instrText xml:space="preserve"> ADDIN EN.CITE.DATA </w:instrText>
            </w:r>
            <w:r w:rsidR="00C737D7">
              <w:fldChar w:fldCharType="end"/>
            </w:r>
            <w:r w:rsidR="000E7B17">
              <w:fldChar w:fldCharType="separate"/>
            </w:r>
            <w:r w:rsidR="00C737D7">
              <w:rPr>
                <w:noProof/>
              </w:rPr>
              <w:t>[12]</w:t>
            </w:r>
            <w:r w:rsidR="000E7B17">
              <w:fldChar w:fldCharType="end"/>
            </w:r>
          </w:p>
        </w:tc>
        <w:tc>
          <w:tcPr>
            <w:tcW w:w="747" w:type="dxa"/>
          </w:tcPr>
          <w:p w14:paraId="410A020D" w14:textId="647F02DD" w:rsidR="00C95112" w:rsidRDefault="00C95112" w:rsidP="000F7A2D">
            <w:pPr>
              <w:jc w:val="center"/>
            </w:pPr>
            <w:r>
              <w:t>R</w:t>
            </w:r>
          </w:p>
        </w:tc>
        <w:tc>
          <w:tcPr>
            <w:tcW w:w="0" w:type="auto"/>
          </w:tcPr>
          <w:p w14:paraId="37FD7C86" w14:textId="3B8CF965" w:rsidR="00C95112" w:rsidRDefault="006F7D88" w:rsidP="000F7A2D">
            <w:pPr>
              <w:jc w:val="center"/>
            </w:pPr>
            <w:r>
              <w:t>45</w:t>
            </w:r>
            <w:r w:rsidR="008B6A68">
              <w:t>*</w:t>
            </w:r>
          </w:p>
        </w:tc>
        <w:tc>
          <w:tcPr>
            <w:tcW w:w="0" w:type="auto"/>
          </w:tcPr>
          <w:p w14:paraId="129EE551" w14:textId="7B462A6B" w:rsidR="00C95112" w:rsidRDefault="00C95112" w:rsidP="000F7A2D">
            <w:pPr>
              <w:jc w:val="center"/>
            </w:pPr>
            <w:r>
              <w:t>20 (5-45)</w:t>
            </w:r>
          </w:p>
        </w:tc>
        <w:tc>
          <w:tcPr>
            <w:tcW w:w="0" w:type="auto"/>
          </w:tcPr>
          <w:p w14:paraId="74D01696" w14:textId="0B80D0FD" w:rsidR="00C95112" w:rsidRDefault="00C95112" w:rsidP="000F7A2D">
            <w:pPr>
              <w:jc w:val="center"/>
            </w:pPr>
            <w:r>
              <w:t>1/11</w:t>
            </w:r>
          </w:p>
        </w:tc>
        <w:tc>
          <w:tcPr>
            <w:tcW w:w="0" w:type="auto"/>
          </w:tcPr>
          <w:p w14:paraId="6DFF613D" w14:textId="156D023B" w:rsidR="00C95112" w:rsidRDefault="006F7D88" w:rsidP="000F7A2D">
            <w:pPr>
              <w:jc w:val="center"/>
            </w:pPr>
            <w:r>
              <w:t>27</w:t>
            </w:r>
            <w:r w:rsidR="00C95112">
              <w:t>%</w:t>
            </w:r>
          </w:p>
        </w:tc>
        <w:tc>
          <w:tcPr>
            <w:tcW w:w="0" w:type="auto"/>
          </w:tcPr>
          <w:p w14:paraId="79425EF6" w14:textId="36EF1B04" w:rsidR="00C95112" w:rsidRDefault="00C95112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4BF72A30" w14:textId="77777777" w:rsidR="00C95112" w:rsidRDefault="00C95112" w:rsidP="000F7A2D">
            <w:pPr>
              <w:jc w:val="center"/>
            </w:pPr>
            <w:r>
              <w:t xml:space="preserve">IV 40 x 5 in 21 </w:t>
            </w:r>
            <w:proofErr w:type="spellStart"/>
            <w:r>
              <w:t>pt</w:t>
            </w:r>
            <w:proofErr w:type="spellEnd"/>
          </w:p>
          <w:p w14:paraId="1CE61FC6" w14:textId="0B02DC4A" w:rsidR="00C95112" w:rsidRDefault="00C95112" w:rsidP="000F7A2D">
            <w:pPr>
              <w:jc w:val="center"/>
            </w:pPr>
            <w:r>
              <w:t xml:space="preserve">IV 50 x 5 in 24 </w:t>
            </w:r>
            <w:proofErr w:type="spellStart"/>
            <w:r>
              <w:t>pt</w:t>
            </w:r>
            <w:proofErr w:type="spellEnd"/>
          </w:p>
          <w:p w14:paraId="024202AD" w14:textId="0DD4E61F" w:rsidR="00C95112" w:rsidRDefault="008B6A68" w:rsidP="000F7A2D">
            <w:pPr>
              <w:jc w:val="center"/>
            </w:pPr>
            <w:r>
              <w:lastRenderedPageBreak/>
              <w:t>IV 20 x 5 x 2 in 6 pts</w:t>
            </w:r>
          </w:p>
        </w:tc>
        <w:tc>
          <w:tcPr>
            <w:tcW w:w="0" w:type="auto"/>
          </w:tcPr>
          <w:p w14:paraId="396D4B57" w14:textId="52900616" w:rsidR="00C95112" w:rsidRDefault="00C95112" w:rsidP="000F7A2D">
            <w:pPr>
              <w:jc w:val="center"/>
            </w:pPr>
            <w:r>
              <w:lastRenderedPageBreak/>
              <w:t>None</w:t>
            </w:r>
          </w:p>
        </w:tc>
      </w:tr>
      <w:tr w:rsidR="006F7D88" w14:paraId="2D058671" w14:textId="77777777" w:rsidTr="008B6A68">
        <w:tc>
          <w:tcPr>
            <w:tcW w:w="3235" w:type="dxa"/>
          </w:tcPr>
          <w:p w14:paraId="6EB55AC7" w14:textId="0FC3331A" w:rsidR="006F7D88" w:rsidRDefault="006F7D88" w:rsidP="000F7A2D">
            <w:pPr>
              <w:jc w:val="both"/>
            </w:pPr>
            <w:r>
              <w:t>McCabe (Proceedings ASCO)</w:t>
            </w:r>
            <w:r>
              <w:fldChar w:fldCharType="begin"/>
            </w:r>
            <w:r>
              <w:instrText xml:space="preserve"> ADDIN EN.CITE &lt;EndNote&gt;&lt;Cite&gt;&lt;Author&gt;McCabe&lt;/Author&gt;&lt;Year&gt;2020&lt;/Year&gt;&lt;RecNum&gt;599&lt;/RecNum&gt;&lt;DisplayText&gt;[13]&lt;/DisplayText&gt;&lt;record&gt;&lt;rec-number&gt;599&lt;/rec-number&gt;&lt;foreign-keys&gt;&lt;key app="EN" db-id="5tzxtzrd00vdwneeartxdf2ir0s9edat0z29" timestamp="1641234403"&gt;599&lt;/key&gt;&lt;/foreign-keys&gt;&lt;ref-type name="Journal Article"&gt;17&lt;/ref-type&gt;&lt;contributors&gt;&lt;authors&gt;&lt;author&gt;Martin G. McCabe&lt;/author&gt;&lt;author&gt;Laura Kirton&lt;/author&gt;&lt;author&gt;Maria Khan&lt;/author&gt;&lt;author&gt;Nicola Fenwick&lt;/author&gt;&lt;author&gt;Uta Dirksen&lt;/author&gt;&lt;author&gt;Nathalie Gaspar&lt;/author&gt;&lt;author&gt;Jukka Kanerva&lt;/author&gt;&lt;author&gt;Thomas Kuehne&lt;/author&gt;&lt;author&gt;Alessandra Longhi&lt;/author&gt;&lt;author&gt;Roberto Luksch&lt;/author&gt;&lt;author&gt;Cristina Mata&lt;/author&gt;&lt;author&gt;Marianne Phillips&lt;/author&gt;&lt;author&gt;Akmal Safwat&lt;/author&gt;&lt;author&gt;Sandra J. Strauss&lt;/author&gt;&lt;author&gt;Kirsten Sundby Hall&lt;/author&gt;&lt;author&gt;Claudia Maria Valverde Morales&lt;/author&gt;&lt;author&gt;Andrew J. Westwood&lt;/author&gt;&lt;author&gt;Mark Winstanley&lt;/author&gt;&lt;author&gt;Jeremy Whelan&lt;/author&gt;&lt;author&gt;Keith Wheatley&lt;/author&gt;&lt;/authors&gt;&lt;/contributors&gt;&lt;titles&gt;&lt;title&gt;Results of the second interim assessment of rEECur, an international randomized controlled trial of chemotherapy for the treatment of recurrent and primary refractory Ewing sarcoma (RR-ES)&lt;/title&gt;&lt;secondary-title&gt;Journal of Clinical Oncology&lt;/secondary-title&gt;&lt;/titles&gt;&lt;periodical&gt;&lt;full-title&gt;Journal of Clinical Oncology&lt;/full-title&gt;&lt;/periodical&gt;&lt;pages&gt;11502-11502&lt;/pages&gt;&lt;volume&gt;38&lt;/volume&gt;&lt;number&gt;15_suppl&lt;/number&gt;&lt;keywords&gt;&lt;keyword&gt;261-566-148,283-166-6168-3560,281-318-6655,613-3262-9027,8,3,2,2,1614,186,228,16,176,256,225,2,1,1,1,1,1,1&lt;/keyword&gt;&lt;/keywords&gt;&lt;dates&gt;&lt;year&gt;2020&lt;/year&gt;&lt;/dates&gt;&lt;urls&gt;&lt;related-urls&gt;&lt;url&gt;https://ascopubs.org/doi/abs/10.1200/JCO.2020.38.15_suppl.11502&lt;/url&gt;&lt;/related-urls&gt;&lt;/urls&gt;&lt;electronic-resource-num&gt;10.1200/JCO.2020.38.15_suppl.1150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  <w:tc>
          <w:tcPr>
            <w:tcW w:w="747" w:type="dxa"/>
          </w:tcPr>
          <w:p w14:paraId="3E687895" w14:textId="286593C5" w:rsidR="006F7D88" w:rsidRDefault="006F7D88" w:rsidP="000F7A2D">
            <w:pPr>
              <w:jc w:val="center"/>
            </w:pPr>
            <w:r>
              <w:t>II</w:t>
            </w:r>
          </w:p>
        </w:tc>
        <w:tc>
          <w:tcPr>
            <w:tcW w:w="0" w:type="auto"/>
          </w:tcPr>
          <w:p w14:paraId="48E6C25F" w14:textId="2653740A" w:rsidR="006F7D88" w:rsidRDefault="006F7D88" w:rsidP="000F7A2D">
            <w:pPr>
              <w:jc w:val="center"/>
            </w:pPr>
            <w:r>
              <w:t>88</w:t>
            </w:r>
          </w:p>
        </w:tc>
        <w:tc>
          <w:tcPr>
            <w:tcW w:w="0" w:type="auto"/>
          </w:tcPr>
          <w:p w14:paraId="57BB92F9" w14:textId="37D8B1E1" w:rsidR="006F7D88" w:rsidRDefault="006F7D88" w:rsidP="000F7A2D">
            <w:pPr>
              <w:jc w:val="center"/>
            </w:pPr>
            <w:r>
              <w:t>19 (4-49)</w:t>
            </w:r>
          </w:p>
        </w:tc>
        <w:tc>
          <w:tcPr>
            <w:tcW w:w="0" w:type="auto"/>
          </w:tcPr>
          <w:p w14:paraId="520239D7" w14:textId="16F8443F" w:rsidR="006F7D88" w:rsidRDefault="006F7D88" w:rsidP="000F7A2D">
            <w:pPr>
              <w:jc w:val="center"/>
            </w:pPr>
            <w:r>
              <w:t>4/14</w:t>
            </w:r>
          </w:p>
        </w:tc>
        <w:tc>
          <w:tcPr>
            <w:tcW w:w="0" w:type="auto"/>
          </w:tcPr>
          <w:p w14:paraId="3A71CFB6" w14:textId="54EDB02F" w:rsidR="006F7D88" w:rsidRDefault="006F7D88" w:rsidP="000F7A2D">
            <w:pPr>
              <w:jc w:val="center"/>
            </w:pPr>
            <w:r>
              <w:t>20%</w:t>
            </w:r>
          </w:p>
        </w:tc>
        <w:tc>
          <w:tcPr>
            <w:tcW w:w="0" w:type="auto"/>
          </w:tcPr>
          <w:p w14:paraId="3B3A5475" w14:textId="57FBB71A" w:rsidR="006F7D88" w:rsidRDefault="006F7D88" w:rsidP="000F7A2D">
            <w:pPr>
              <w:jc w:val="center"/>
            </w:pPr>
            <w:r>
              <w:t>100 x 5</w:t>
            </w:r>
          </w:p>
        </w:tc>
        <w:tc>
          <w:tcPr>
            <w:tcW w:w="0" w:type="auto"/>
          </w:tcPr>
          <w:p w14:paraId="47C6D017" w14:textId="72ED46B7" w:rsidR="006F7D88" w:rsidRDefault="006F7D88" w:rsidP="000F7A2D">
            <w:pPr>
              <w:jc w:val="center"/>
            </w:pPr>
            <w:r>
              <w:t>IV 50 x 5</w:t>
            </w:r>
          </w:p>
        </w:tc>
        <w:tc>
          <w:tcPr>
            <w:tcW w:w="0" w:type="auto"/>
          </w:tcPr>
          <w:p w14:paraId="3129D60D" w14:textId="76B5594D" w:rsidR="006F7D88" w:rsidRDefault="006F7D88" w:rsidP="000F7A2D">
            <w:pPr>
              <w:jc w:val="center"/>
            </w:pPr>
            <w:r>
              <w:t>None</w:t>
            </w:r>
          </w:p>
        </w:tc>
      </w:tr>
    </w:tbl>
    <w:p w14:paraId="18840850" w14:textId="449CE7E3" w:rsidR="00F01186" w:rsidRDefault="00F01186" w:rsidP="00F01186">
      <w:r>
        <w:t xml:space="preserve">R: retrospective; I: Phase I; </w:t>
      </w:r>
      <w:r w:rsidR="006F7D88">
        <w:t xml:space="preserve">II: Phase 2; </w:t>
      </w:r>
      <w:r>
        <w:t xml:space="preserve">IV: intravenous; PO: oral; TMZ: temozolomide; VCR: vincristine; BEV: bevacizumab; TMS: </w:t>
      </w:r>
      <w:proofErr w:type="spellStart"/>
      <w:r>
        <w:t>temsirolimus</w:t>
      </w:r>
      <w:proofErr w:type="spellEnd"/>
      <w:r>
        <w:t xml:space="preserve">; </w:t>
      </w:r>
      <w:proofErr w:type="spellStart"/>
      <w:r>
        <w:t>Uk</w:t>
      </w:r>
      <w:proofErr w:type="spellEnd"/>
      <w:r>
        <w:t xml:space="preserve">: unknown; NA: not applicable; PBC: Pediatric Blood and Cancer; An Ped: Annals of Pediatrics; Ped Hem </w:t>
      </w:r>
      <w:proofErr w:type="spellStart"/>
      <w:r>
        <w:t>Onc</w:t>
      </w:r>
      <w:proofErr w:type="spellEnd"/>
      <w:r>
        <w:t xml:space="preserve">: Pediatric Hematology and Oncology; Exp </w:t>
      </w:r>
      <w:proofErr w:type="spellStart"/>
      <w:r>
        <w:t>Opin</w:t>
      </w:r>
      <w:proofErr w:type="spellEnd"/>
      <w:r>
        <w:t xml:space="preserve">: Expert Opinion Investigational Drugs; Acta </w:t>
      </w:r>
      <w:proofErr w:type="spellStart"/>
      <w:r>
        <w:t>Onc</w:t>
      </w:r>
      <w:proofErr w:type="spellEnd"/>
      <w:r>
        <w:t xml:space="preserve">: Acta </w:t>
      </w:r>
      <w:proofErr w:type="spellStart"/>
      <w:r>
        <w:t>Oncologica</w:t>
      </w:r>
      <w:proofErr w:type="spellEnd"/>
      <w:r w:rsidR="00C95112">
        <w:t xml:space="preserve">; Clin Trans Oncol: Clinical and Translational </w:t>
      </w:r>
      <w:proofErr w:type="gramStart"/>
      <w:r w:rsidR="00C95112">
        <w:t>Oncology</w:t>
      </w:r>
      <w:r w:rsidR="008B6A68">
        <w:t>;*</w:t>
      </w:r>
      <w:proofErr w:type="gramEnd"/>
      <w:r w:rsidR="008B6A68">
        <w:t>see text</w:t>
      </w:r>
    </w:p>
    <w:p w14:paraId="1C3F91F2" w14:textId="39F57B3B" w:rsidR="00F01186" w:rsidRDefault="00F01186" w:rsidP="00F01186">
      <w:pPr>
        <w:rPr>
          <w:b/>
        </w:rPr>
      </w:pPr>
      <w:bookmarkStart w:id="2" w:name="_Hlk529258668"/>
      <w:r w:rsidRPr="002C0529">
        <w:rPr>
          <w:b/>
        </w:rPr>
        <w:t xml:space="preserve">Total experience </w:t>
      </w:r>
      <w:r w:rsidR="00E03C83">
        <w:rPr>
          <w:b/>
        </w:rPr>
        <w:t>31</w:t>
      </w:r>
      <w:r w:rsidR="003637EC">
        <w:rPr>
          <w:b/>
        </w:rPr>
        <w:t>2</w:t>
      </w:r>
      <w:r w:rsidR="000E7B17">
        <w:rPr>
          <w:b/>
        </w:rPr>
        <w:t xml:space="preserve"> </w:t>
      </w:r>
      <w:r w:rsidRPr="002C0529">
        <w:rPr>
          <w:b/>
        </w:rPr>
        <w:t xml:space="preserve">patients, </w:t>
      </w:r>
      <w:r w:rsidR="00E03C83">
        <w:rPr>
          <w:b/>
        </w:rPr>
        <w:t>111 Objective responses</w:t>
      </w:r>
      <w:r w:rsidRPr="002C0529">
        <w:rPr>
          <w:b/>
        </w:rPr>
        <w:t xml:space="preserve">, Objective response rate: </w:t>
      </w:r>
      <w:r w:rsidR="003637EC">
        <w:rPr>
          <w:b/>
        </w:rPr>
        <w:t>36</w:t>
      </w:r>
      <w:r w:rsidRPr="002C0529">
        <w:rPr>
          <w:b/>
        </w:rPr>
        <w:t>%</w:t>
      </w:r>
      <w:bookmarkEnd w:id="2"/>
    </w:p>
    <w:bookmarkEnd w:id="0"/>
    <w:p w14:paraId="3CE68EAD" w14:textId="77777777" w:rsidR="006F7D88" w:rsidRPr="006F7D88" w:rsidRDefault="00C95112" w:rsidP="006F7D8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F7D88" w:rsidRPr="006F7D88">
        <w:t>1.</w:t>
      </w:r>
      <w:r w:rsidR="006F7D88" w:rsidRPr="006F7D88">
        <w:tab/>
        <w:t xml:space="preserve">Wagner, L.M., et al., </w:t>
      </w:r>
      <w:r w:rsidR="006F7D88" w:rsidRPr="006F7D88">
        <w:rPr>
          <w:i/>
        </w:rPr>
        <w:t>Temozolomide and intravenous irinotecan for treatment of advanced Ewing sarcoma.</w:t>
      </w:r>
      <w:r w:rsidR="006F7D88" w:rsidRPr="006F7D88">
        <w:t xml:space="preserve"> Pediatr Blood Cancer, 2007. </w:t>
      </w:r>
      <w:r w:rsidR="006F7D88" w:rsidRPr="006F7D88">
        <w:rPr>
          <w:b/>
        </w:rPr>
        <w:t>48</w:t>
      </w:r>
      <w:r w:rsidR="006F7D88" w:rsidRPr="006F7D88">
        <w:t>(2): p. 132-9.</w:t>
      </w:r>
    </w:p>
    <w:p w14:paraId="2F8E5366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2.</w:t>
      </w:r>
      <w:r w:rsidRPr="006F7D88">
        <w:tab/>
        <w:t xml:space="preserve">Casey, D.A., et al., </w:t>
      </w:r>
      <w:r w:rsidRPr="006F7D88">
        <w:rPr>
          <w:i/>
        </w:rPr>
        <w:t>Irinotecan and temozolomide for Ewing sarcoma: the Memorial Sloan-Kettering experience.</w:t>
      </w:r>
      <w:r w:rsidRPr="006F7D88">
        <w:t xml:space="preserve"> Pediatr Blood Cancer, 2009. </w:t>
      </w:r>
      <w:r w:rsidRPr="006F7D88">
        <w:rPr>
          <w:b/>
        </w:rPr>
        <w:t>53</w:t>
      </w:r>
      <w:r w:rsidRPr="006F7D88">
        <w:t>(6): p. 1029-34.</w:t>
      </w:r>
    </w:p>
    <w:p w14:paraId="77CA4FC0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3.</w:t>
      </w:r>
      <w:r w:rsidRPr="006F7D88">
        <w:tab/>
        <w:t xml:space="preserve">Hernandez-Marques, C., et al., </w:t>
      </w:r>
      <w:r w:rsidRPr="006F7D88">
        <w:rPr>
          <w:i/>
        </w:rPr>
        <w:t>[Irinotecan plus temozolomide in refractory or relapsed pediatric solid tumors].</w:t>
      </w:r>
      <w:r w:rsidRPr="006F7D88">
        <w:t xml:space="preserve"> An Pediatr (Barc), 2013. </w:t>
      </w:r>
      <w:r w:rsidRPr="006F7D88">
        <w:rPr>
          <w:b/>
        </w:rPr>
        <w:t>79</w:t>
      </w:r>
      <w:r w:rsidRPr="006F7D88">
        <w:t>(2): p. 68-74.</w:t>
      </w:r>
    </w:p>
    <w:p w14:paraId="404FCC50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4.</w:t>
      </w:r>
      <w:r w:rsidRPr="006F7D88">
        <w:tab/>
        <w:t xml:space="preserve">Raciborska, A., et al., </w:t>
      </w:r>
      <w:r w:rsidRPr="006F7D88">
        <w:rPr>
          <w:i/>
        </w:rPr>
        <w:t>Vincristine, irinotecan, and temozolomide in patients with relapsed and refractory Ewing sarcoma.</w:t>
      </w:r>
      <w:r w:rsidRPr="006F7D88">
        <w:t xml:space="preserve"> Pediatr Blood Cancer, 2013. </w:t>
      </w:r>
      <w:r w:rsidRPr="006F7D88">
        <w:rPr>
          <w:b/>
        </w:rPr>
        <w:t>60</w:t>
      </w:r>
      <w:r w:rsidRPr="006F7D88">
        <w:t>(10): p. 1621-5.</w:t>
      </w:r>
    </w:p>
    <w:p w14:paraId="51D4D188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5.</w:t>
      </w:r>
      <w:r w:rsidRPr="006F7D88">
        <w:tab/>
        <w:t xml:space="preserve">McNall-Knapp, R.Y., et al., </w:t>
      </w:r>
      <w:r w:rsidRPr="006F7D88">
        <w:rPr>
          <w:i/>
        </w:rPr>
        <w:t>Extended phase I evaluation of vincristine, irinotecan, temozolomide, and antibiotic in children with refractory solid tumors.</w:t>
      </w:r>
      <w:r w:rsidRPr="006F7D88">
        <w:t xml:space="preserve"> Pediatr Blood Cancer, 2010. </w:t>
      </w:r>
      <w:r w:rsidRPr="006F7D88">
        <w:rPr>
          <w:b/>
        </w:rPr>
        <w:t>54</w:t>
      </w:r>
      <w:r w:rsidRPr="006F7D88">
        <w:t>(7): p. 909-15.</w:t>
      </w:r>
    </w:p>
    <w:p w14:paraId="536FCFC7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6.</w:t>
      </w:r>
      <w:r w:rsidRPr="006F7D88">
        <w:tab/>
        <w:t xml:space="preserve">Wagner, L.M., et al., </w:t>
      </w:r>
      <w:r w:rsidRPr="006F7D88">
        <w:rPr>
          <w:i/>
        </w:rPr>
        <w:t>Phase I trial of two schedules of vincristine, oral irinotecan, and temozolomide (VOIT) for children with relapsed or refractory solid tumors: a Children's Oncology Group phase I consortium study.</w:t>
      </w:r>
      <w:r w:rsidRPr="006F7D88">
        <w:t xml:space="preserve"> Pediatr Blood Cancer, 2010. </w:t>
      </w:r>
      <w:r w:rsidRPr="006F7D88">
        <w:rPr>
          <w:b/>
        </w:rPr>
        <w:t>54</w:t>
      </w:r>
      <w:r w:rsidRPr="006F7D88">
        <w:t>(4): p. 538-45.</w:t>
      </w:r>
    </w:p>
    <w:p w14:paraId="17782B28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7.</w:t>
      </w:r>
      <w:r w:rsidRPr="006F7D88">
        <w:tab/>
        <w:t xml:space="preserve">Wagner, L., et al., </w:t>
      </w:r>
      <w:r w:rsidRPr="006F7D88">
        <w:rPr>
          <w:i/>
        </w:rPr>
        <w:t>Pilot study of vincristine, oral irinotecan, and temozolomide (VOIT regimen) combined with bevacizumab in pediatric patients with recurrent solid tumors or brain tumors.</w:t>
      </w:r>
      <w:r w:rsidRPr="006F7D88">
        <w:t xml:space="preserve"> Pediatr Blood Cancer, 2013. </w:t>
      </w:r>
      <w:r w:rsidRPr="006F7D88">
        <w:rPr>
          <w:b/>
        </w:rPr>
        <w:t>60</w:t>
      </w:r>
      <w:r w:rsidRPr="006F7D88">
        <w:t>(9): p. 1447-51.</w:t>
      </w:r>
    </w:p>
    <w:p w14:paraId="64D0594A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8.</w:t>
      </w:r>
      <w:r w:rsidRPr="006F7D88">
        <w:tab/>
        <w:t xml:space="preserve">Bagatell, R., et al., </w:t>
      </w:r>
      <w:r w:rsidRPr="006F7D88">
        <w:rPr>
          <w:i/>
        </w:rPr>
        <w:t>Phase 1 trial of temsirolimus in combination with irinotecan and temozolomide in children, adolescents and young adults with relapsed or refractory solid tumors: a Children's Oncology Group Study.</w:t>
      </w:r>
      <w:r w:rsidRPr="006F7D88">
        <w:t xml:space="preserve"> Pediatr Blood Cancer, 2014. </w:t>
      </w:r>
      <w:r w:rsidRPr="006F7D88">
        <w:rPr>
          <w:b/>
        </w:rPr>
        <w:t>61</w:t>
      </w:r>
      <w:r w:rsidRPr="006F7D88">
        <w:t>(5): p. 833-9.</w:t>
      </w:r>
    </w:p>
    <w:p w14:paraId="19E0C432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9.</w:t>
      </w:r>
      <w:r w:rsidRPr="006F7D88">
        <w:tab/>
        <w:t xml:space="preserve">Kurucu, N., N. Sari, and I.E. Ilhan, </w:t>
      </w:r>
      <w:r w:rsidRPr="006F7D88">
        <w:rPr>
          <w:i/>
        </w:rPr>
        <w:t>Irinotecan and temozolamide treatment for relapsed Ewing sarcoma: a single-center experience and review of the literature.</w:t>
      </w:r>
      <w:r w:rsidRPr="006F7D88">
        <w:t xml:space="preserve"> Pediatr Hematol Oncol, 2015. </w:t>
      </w:r>
      <w:r w:rsidRPr="006F7D88">
        <w:rPr>
          <w:b/>
        </w:rPr>
        <w:t>32</w:t>
      </w:r>
      <w:r w:rsidRPr="006F7D88">
        <w:t>(1): p. 50-9.</w:t>
      </w:r>
    </w:p>
    <w:p w14:paraId="6F36F304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10.</w:t>
      </w:r>
      <w:r w:rsidRPr="006F7D88">
        <w:tab/>
        <w:t xml:space="preserve">Anderson, P., et al., </w:t>
      </w:r>
      <w:r w:rsidRPr="006F7D88">
        <w:rPr>
          <w:i/>
        </w:rPr>
        <w:t>Novel bone cancer drugs: investigational agents and control paradigms for primary bone sarcomas (Ewing's sarcoma and osteosarcoma).</w:t>
      </w:r>
      <w:r w:rsidRPr="006F7D88">
        <w:t xml:space="preserve"> Expert Opin Investig Drugs, 2008. </w:t>
      </w:r>
      <w:r w:rsidRPr="006F7D88">
        <w:rPr>
          <w:b/>
        </w:rPr>
        <w:t>17</w:t>
      </w:r>
      <w:r w:rsidRPr="006F7D88">
        <w:t>(11): p. 1703-15.</w:t>
      </w:r>
    </w:p>
    <w:p w14:paraId="250A0D8F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t>11.</w:t>
      </w:r>
      <w:r w:rsidRPr="006F7D88">
        <w:tab/>
        <w:t xml:space="preserve">Palmerini, E., et al., </w:t>
      </w:r>
      <w:r w:rsidRPr="006F7D88">
        <w:rPr>
          <w:i/>
        </w:rPr>
        <w:t>Irinotecan and temozolomide in recurrent Ewing sarcoma: an analysis in 51 adult and pediatric patients.</w:t>
      </w:r>
      <w:r w:rsidRPr="006F7D88">
        <w:t xml:space="preserve"> Acta Oncol, 2018. </w:t>
      </w:r>
      <w:r w:rsidRPr="006F7D88">
        <w:rPr>
          <w:b/>
        </w:rPr>
        <w:t>57</w:t>
      </w:r>
      <w:r w:rsidRPr="006F7D88">
        <w:t>(7): p. 958-964.</w:t>
      </w:r>
    </w:p>
    <w:p w14:paraId="556EB1AC" w14:textId="77777777" w:rsidR="006F7D88" w:rsidRPr="006F7D88" w:rsidRDefault="006F7D88" w:rsidP="006F7D88">
      <w:pPr>
        <w:pStyle w:val="EndNoteBibliography"/>
        <w:spacing w:after="0"/>
        <w:ind w:left="720" w:hanging="720"/>
      </w:pPr>
      <w:r w:rsidRPr="006F7D88">
        <w:lastRenderedPageBreak/>
        <w:t>12.</w:t>
      </w:r>
      <w:r w:rsidRPr="006F7D88">
        <w:tab/>
        <w:t xml:space="preserve">Salah, S., et al., </w:t>
      </w:r>
      <w:r w:rsidRPr="006F7D88">
        <w:rPr>
          <w:i/>
        </w:rPr>
        <w:t>Irinotecan and temozolomide chemotherapy in paediatric and adult populations with relapsed Ewing Sarcoma.</w:t>
      </w:r>
      <w:r w:rsidRPr="006F7D88">
        <w:t xml:space="preserve"> Clin Transl Oncol, 2021. </w:t>
      </w:r>
      <w:r w:rsidRPr="006F7D88">
        <w:rPr>
          <w:b/>
        </w:rPr>
        <w:t>23</w:t>
      </w:r>
      <w:r w:rsidRPr="006F7D88">
        <w:t>(4): p. 757-763.</w:t>
      </w:r>
    </w:p>
    <w:p w14:paraId="6A55B21A" w14:textId="77777777" w:rsidR="006F7D88" w:rsidRPr="006F7D88" w:rsidRDefault="006F7D88" w:rsidP="006F7D88">
      <w:pPr>
        <w:pStyle w:val="EndNoteBibliography"/>
        <w:ind w:left="720" w:hanging="720"/>
      </w:pPr>
      <w:r w:rsidRPr="006F7D88">
        <w:t>13.</w:t>
      </w:r>
      <w:r w:rsidRPr="006F7D88">
        <w:tab/>
        <w:t xml:space="preserve">McCabe, M.G., et al., </w:t>
      </w:r>
      <w:r w:rsidRPr="006F7D88">
        <w:rPr>
          <w:i/>
        </w:rPr>
        <w:t>Results of the second interim assessment of rEECur, an international randomized controlled trial of chemotherapy for the treatment of recurrent and primary refractory Ewing sarcoma (RR-ES).</w:t>
      </w:r>
      <w:r w:rsidRPr="006F7D88">
        <w:t xml:space="preserve"> Journal of Clinical Oncology, 2020. </w:t>
      </w:r>
      <w:r w:rsidRPr="006F7D88">
        <w:rPr>
          <w:b/>
        </w:rPr>
        <w:t>38</w:t>
      </w:r>
      <w:r w:rsidRPr="006F7D88">
        <w:t>(15_suppl): p. 11502-11502.</w:t>
      </w:r>
    </w:p>
    <w:p w14:paraId="5C0A3D73" w14:textId="135CCDF3" w:rsidR="0028528F" w:rsidRDefault="00C95112">
      <w:r>
        <w:fldChar w:fldCharType="end"/>
      </w:r>
    </w:p>
    <w:sectPr w:rsidR="0028528F" w:rsidSect="00C9511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01186"/>
    <w:rsid w:val="000E7B17"/>
    <w:rsid w:val="0028528F"/>
    <w:rsid w:val="0036295E"/>
    <w:rsid w:val="003637EC"/>
    <w:rsid w:val="006B69B1"/>
    <w:rsid w:val="006F7D88"/>
    <w:rsid w:val="008B6A68"/>
    <w:rsid w:val="008C5A75"/>
    <w:rsid w:val="00937595"/>
    <w:rsid w:val="00A93CEC"/>
    <w:rsid w:val="00C737D7"/>
    <w:rsid w:val="00C95112"/>
    <w:rsid w:val="00DF67D8"/>
    <w:rsid w:val="00E03C83"/>
    <w:rsid w:val="00E3628B"/>
    <w:rsid w:val="00F011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FDB127"/>
  <w15:chartTrackingRefBased/>
  <w15:docId w15:val="{A6A7E69B-2E72-4E57-9676-53DA5D2A81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1186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011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F0118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1186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C9511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511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2DA834-DD5C-40A4-A6CE-A6035788AD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555</Words>
  <Characters>886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morial Sloan Kettering Cancer Center</Company>
  <LinksUpToDate>false</LinksUpToDate>
  <CharactersWithSpaces>10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yers, Paul/Pediatrics</dc:creator>
  <cp:keywords/>
  <dc:description/>
  <cp:lastModifiedBy>Meyers, Paul/Pediatrics</cp:lastModifiedBy>
  <cp:revision>2</cp:revision>
  <cp:lastPrinted>2022-02-23T15:09:00Z</cp:lastPrinted>
  <dcterms:created xsi:type="dcterms:W3CDTF">2022-05-18T10:24:00Z</dcterms:created>
  <dcterms:modified xsi:type="dcterms:W3CDTF">2022-05-18T10:24:00Z</dcterms:modified>
</cp:coreProperties>
</file>